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09E5" w14:textId="6CBE0EA9" w:rsidR="004B6FD3" w:rsidRPr="00AF728F" w:rsidRDefault="00685476" w:rsidP="004B6FD3">
      <w:pPr>
        <w:spacing w:after="0" w:line="240" w:lineRule="auto"/>
        <w:jc w:val="center"/>
        <w:rPr>
          <w:rFonts w:ascii="Times New Roman" w:eastAsia="Times New Roman" w:hAnsi="Times New Roman" w:cs="Times New Roman"/>
          <w:b/>
          <w:bCs/>
          <w:sz w:val="24"/>
          <w:szCs w:val="24"/>
          <w:shd w:val="clear" w:color="auto" w:fill="FFFFFF"/>
        </w:rPr>
      </w:pPr>
      <w:r w:rsidRPr="00AF728F">
        <w:rPr>
          <w:rFonts w:ascii="Times New Roman" w:eastAsia="Times New Roman" w:hAnsi="Times New Roman" w:cs="Times New Roman"/>
          <w:b/>
          <w:bCs/>
          <w:sz w:val="24"/>
          <w:szCs w:val="24"/>
          <w:shd w:val="clear" w:color="auto" w:fill="FFFFFF"/>
        </w:rPr>
        <w:t xml:space="preserve">Analisis Kajian Tindak Tutur Lokusi pada Video Konservasi Lingkungan dalam </w:t>
      </w:r>
      <w:bookmarkStart w:id="0" w:name="_Hlk118130067"/>
      <w:r w:rsidRPr="00AF728F">
        <w:rPr>
          <w:rFonts w:ascii="Times New Roman" w:eastAsia="Times New Roman" w:hAnsi="Times New Roman" w:cs="Times New Roman"/>
          <w:b/>
          <w:bCs/>
          <w:sz w:val="24"/>
          <w:szCs w:val="24"/>
          <w:shd w:val="clear" w:color="auto" w:fill="FFFFFF"/>
        </w:rPr>
        <w:t xml:space="preserve">Daftar Putar “Kuliah Online” di Channel </w:t>
      </w:r>
      <w:r w:rsidR="00C35B84" w:rsidRPr="00AF728F">
        <w:rPr>
          <w:rFonts w:ascii="Times New Roman" w:eastAsia="Times New Roman" w:hAnsi="Times New Roman" w:cs="Times New Roman"/>
          <w:b/>
          <w:bCs/>
          <w:sz w:val="24"/>
          <w:szCs w:val="24"/>
          <w:shd w:val="clear" w:color="auto" w:fill="FFFFFF"/>
        </w:rPr>
        <w:t>Youtube Al Kholif</w:t>
      </w:r>
      <w:bookmarkEnd w:id="0"/>
    </w:p>
    <w:p w14:paraId="6342737A" w14:textId="77777777" w:rsidR="004B6FD3" w:rsidRPr="00AF728F" w:rsidRDefault="004B6FD3" w:rsidP="004B6FD3">
      <w:pPr>
        <w:spacing w:after="0" w:line="240" w:lineRule="auto"/>
        <w:jc w:val="center"/>
        <w:rPr>
          <w:rFonts w:ascii="Times New Roman" w:eastAsia="Times New Roman" w:hAnsi="Times New Roman" w:cs="Times New Roman"/>
          <w:b/>
          <w:bCs/>
          <w:sz w:val="24"/>
          <w:szCs w:val="24"/>
          <w:shd w:val="clear" w:color="auto" w:fill="FFFFFF"/>
          <w:lang w:val="zh-CN"/>
        </w:rPr>
      </w:pPr>
    </w:p>
    <w:p w14:paraId="0754EEA2" w14:textId="137B7851" w:rsidR="004B6FD3" w:rsidRPr="00AF728F" w:rsidRDefault="00685476" w:rsidP="00685476">
      <w:pPr>
        <w:spacing w:after="0" w:line="240" w:lineRule="auto"/>
        <w:jc w:val="center"/>
        <w:rPr>
          <w:rFonts w:ascii="Times New Roman" w:eastAsia="Times New Roman" w:hAnsi="Times New Roman" w:cs="Times New Roman"/>
          <w:sz w:val="24"/>
          <w:szCs w:val="24"/>
          <w:shd w:val="clear" w:color="auto" w:fill="FFFFFF"/>
          <w:vertAlign w:val="superscript"/>
          <w:lang w:eastAsia="zh-CN"/>
        </w:rPr>
      </w:pPr>
      <w:r w:rsidRPr="00AF728F">
        <w:rPr>
          <w:rFonts w:ascii="Times New Roman" w:eastAsia="Times New Roman" w:hAnsi="Times New Roman" w:cs="Times New Roman"/>
          <w:sz w:val="24"/>
          <w:szCs w:val="24"/>
          <w:shd w:val="clear" w:color="auto" w:fill="FFFFFF"/>
          <w:lang w:eastAsia="zh-CN"/>
        </w:rPr>
        <w:t>Syafi Nur Maulidia</w:t>
      </w:r>
      <w:r w:rsidR="00DA4F21" w:rsidRPr="00AF728F">
        <w:rPr>
          <w:rFonts w:ascii="Times New Roman" w:eastAsia="Times New Roman" w:hAnsi="Times New Roman" w:cs="Times New Roman"/>
          <w:sz w:val="24"/>
          <w:szCs w:val="24"/>
          <w:shd w:val="clear" w:color="auto" w:fill="FFFFFF"/>
          <w:vertAlign w:val="superscript"/>
          <w:lang w:eastAsia="zh-CN"/>
        </w:rPr>
        <w:t>1</w:t>
      </w:r>
      <w:r w:rsidR="004B6FD3" w:rsidRPr="00AF728F">
        <w:rPr>
          <w:rFonts w:ascii="Times New Roman" w:eastAsia="Times New Roman" w:hAnsi="Times New Roman" w:cs="Times New Roman"/>
          <w:sz w:val="24"/>
          <w:szCs w:val="24"/>
          <w:shd w:val="clear" w:color="auto" w:fill="FFFFFF"/>
          <w:lang w:val="en-US" w:eastAsia="zh-CN"/>
        </w:rPr>
        <w:t xml:space="preserve">, </w:t>
      </w:r>
      <w:r w:rsidRPr="00AF728F">
        <w:rPr>
          <w:rFonts w:ascii="Times New Roman" w:eastAsia="Times New Roman" w:hAnsi="Times New Roman" w:cs="Times New Roman"/>
          <w:sz w:val="24"/>
          <w:szCs w:val="24"/>
          <w:shd w:val="clear" w:color="auto" w:fill="FFFFFF"/>
          <w:lang w:eastAsia="zh-CN"/>
        </w:rPr>
        <w:t>Ridha Febriyanti</w:t>
      </w:r>
      <w:r w:rsidR="00DA4F21" w:rsidRPr="00AF728F">
        <w:rPr>
          <w:rFonts w:ascii="Times New Roman" w:eastAsia="Times New Roman" w:hAnsi="Times New Roman" w:cs="Times New Roman"/>
          <w:sz w:val="24"/>
          <w:szCs w:val="24"/>
          <w:shd w:val="clear" w:color="auto" w:fill="FFFFFF"/>
          <w:vertAlign w:val="superscript"/>
          <w:lang w:eastAsia="zh-CN"/>
        </w:rPr>
        <w:t>2</w:t>
      </w:r>
      <w:r w:rsidR="004B6FD3" w:rsidRPr="00AF728F">
        <w:rPr>
          <w:rFonts w:ascii="Times New Roman" w:eastAsia="Times New Roman" w:hAnsi="Times New Roman" w:cs="Times New Roman"/>
          <w:sz w:val="24"/>
          <w:szCs w:val="24"/>
          <w:shd w:val="clear" w:color="auto" w:fill="FFFFFF"/>
          <w:lang w:val="en-US" w:eastAsia="zh-CN"/>
        </w:rPr>
        <w:t>,</w:t>
      </w:r>
      <w:r w:rsidRPr="00AF728F">
        <w:rPr>
          <w:rFonts w:ascii="Times New Roman" w:eastAsia="Times New Roman" w:hAnsi="Times New Roman" w:cs="Times New Roman"/>
          <w:sz w:val="24"/>
          <w:szCs w:val="24"/>
          <w:shd w:val="clear" w:color="auto" w:fill="FFFFFF"/>
          <w:lang w:eastAsia="zh-CN"/>
        </w:rPr>
        <w:t xml:space="preserve"> Markhamah Wiliyana</w:t>
      </w:r>
      <w:r w:rsidR="00DA4F21" w:rsidRPr="00AF728F">
        <w:rPr>
          <w:rFonts w:ascii="Times New Roman" w:eastAsia="Times New Roman" w:hAnsi="Times New Roman" w:cs="Times New Roman"/>
          <w:sz w:val="24"/>
          <w:szCs w:val="24"/>
          <w:shd w:val="clear" w:color="auto" w:fill="FFFFFF"/>
          <w:vertAlign w:val="superscript"/>
          <w:lang w:eastAsia="zh-CN"/>
        </w:rPr>
        <w:t>3</w:t>
      </w:r>
      <w:r w:rsidRPr="00AF728F">
        <w:rPr>
          <w:rFonts w:ascii="Times New Roman" w:eastAsia="Times New Roman" w:hAnsi="Times New Roman" w:cs="Times New Roman"/>
          <w:sz w:val="24"/>
          <w:szCs w:val="24"/>
          <w:shd w:val="clear" w:color="auto" w:fill="FFFFFF"/>
          <w:lang w:eastAsia="zh-CN"/>
        </w:rPr>
        <w:t>, Salwa Anindya Sabitha</w:t>
      </w:r>
      <w:r w:rsidR="00DA4F21" w:rsidRPr="00AF728F">
        <w:rPr>
          <w:rFonts w:ascii="Times New Roman" w:eastAsia="Times New Roman" w:hAnsi="Times New Roman" w:cs="Times New Roman"/>
          <w:sz w:val="24"/>
          <w:szCs w:val="24"/>
          <w:shd w:val="clear" w:color="auto" w:fill="FFFFFF"/>
          <w:vertAlign w:val="superscript"/>
          <w:lang w:eastAsia="zh-CN"/>
        </w:rPr>
        <w:t xml:space="preserve">4, </w:t>
      </w:r>
      <w:r w:rsidR="00DA4F21" w:rsidRPr="00AF728F">
        <w:rPr>
          <w:rFonts w:ascii="Times New Roman" w:eastAsia="Times New Roman" w:hAnsi="Times New Roman" w:cs="Times New Roman"/>
          <w:sz w:val="24"/>
          <w:szCs w:val="24"/>
          <w:shd w:val="clear" w:color="auto" w:fill="FFFFFF"/>
          <w:lang w:eastAsia="zh-CN"/>
        </w:rPr>
        <w:t>Asep Purwo Yudi Utomo</w:t>
      </w:r>
      <w:r w:rsidR="00DA4F21" w:rsidRPr="00AF728F">
        <w:rPr>
          <w:rFonts w:ascii="Times New Roman" w:eastAsia="Times New Roman" w:hAnsi="Times New Roman" w:cs="Times New Roman"/>
          <w:sz w:val="24"/>
          <w:szCs w:val="24"/>
          <w:shd w:val="clear" w:color="auto" w:fill="FFFFFF"/>
          <w:vertAlign w:val="superscript"/>
          <w:lang w:eastAsia="zh-CN"/>
        </w:rPr>
        <w:t>5</w:t>
      </w:r>
    </w:p>
    <w:p w14:paraId="60537220" w14:textId="718A7685" w:rsidR="004B6FD3" w:rsidRPr="00AF728F" w:rsidRDefault="00685476" w:rsidP="004B6FD3">
      <w:pPr>
        <w:spacing w:after="0" w:line="240" w:lineRule="auto"/>
        <w:jc w:val="center"/>
        <w:rPr>
          <w:rFonts w:ascii="Times New Roman" w:eastAsia="Times New Roman" w:hAnsi="Times New Roman" w:cs="Times New Roman"/>
          <w:sz w:val="24"/>
          <w:szCs w:val="24"/>
          <w:shd w:val="clear" w:color="auto" w:fill="FFFFFF"/>
          <w:lang w:val="zh-CN"/>
        </w:rPr>
      </w:pPr>
      <w:r w:rsidRPr="00AF728F">
        <w:rPr>
          <w:rFonts w:ascii="Times New Roman" w:eastAsia="Times New Roman" w:hAnsi="Times New Roman" w:cs="Times New Roman"/>
          <w:sz w:val="24"/>
          <w:szCs w:val="24"/>
          <w:shd w:val="clear" w:color="auto" w:fill="FFFFFF"/>
        </w:rPr>
        <w:t xml:space="preserve">Pendidikan Bahasa dan Sastra Indonesia, Fakultas Bahasa dan Seni </w:t>
      </w:r>
      <w:r w:rsidR="004B6FD3" w:rsidRPr="00AF728F">
        <w:rPr>
          <w:rFonts w:ascii="Times New Roman" w:eastAsia="Times New Roman" w:hAnsi="Times New Roman" w:cs="Times New Roman"/>
          <w:sz w:val="24"/>
          <w:szCs w:val="24"/>
          <w:shd w:val="clear" w:color="auto" w:fill="FFFFFF"/>
          <w:lang w:val="zh-CN"/>
        </w:rPr>
        <w:t>Universitas Negeri Semarang</w:t>
      </w:r>
    </w:p>
    <w:p w14:paraId="7C4E1515" w14:textId="4265859A" w:rsidR="004B6FD3" w:rsidRPr="00AF728F" w:rsidRDefault="003260BF" w:rsidP="004B6FD3">
      <w:pPr>
        <w:spacing w:after="0" w:line="240" w:lineRule="auto"/>
        <w:jc w:val="center"/>
        <w:rPr>
          <w:rFonts w:ascii="Times New Roman" w:hAnsi="Times New Roman" w:cs="Times New Roman"/>
          <w:sz w:val="24"/>
          <w:szCs w:val="24"/>
          <w:shd w:val="clear" w:color="auto" w:fill="FFFFFF"/>
          <w:lang w:eastAsia="zh-CN"/>
        </w:rPr>
      </w:pPr>
      <w:r w:rsidRPr="00AF728F">
        <w:rPr>
          <w:rFonts w:ascii="Times New Roman" w:eastAsia="Times New Roman" w:hAnsi="Times New Roman" w:cs="Times New Roman"/>
          <w:sz w:val="24"/>
          <w:szCs w:val="24"/>
          <w:shd w:val="clear" w:color="auto" w:fill="FFFFFF"/>
        </w:rPr>
        <w:t>082324816457,081517745684, 085866220809, 082138638746</w:t>
      </w:r>
      <w:r w:rsidR="00DA4F21" w:rsidRPr="00AF728F">
        <w:rPr>
          <w:rFonts w:ascii="Times New Roman" w:eastAsia="Times New Roman" w:hAnsi="Times New Roman" w:cs="Times New Roman"/>
          <w:sz w:val="24"/>
          <w:szCs w:val="24"/>
          <w:shd w:val="clear" w:color="auto" w:fill="FFFFFF"/>
        </w:rPr>
        <w:t>, 085640240001</w:t>
      </w:r>
    </w:p>
    <w:p w14:paraId="5A8BB034" w14:textId="2F271470" w:rsidR="004B6FD3" w:rsidRPr="00AF728F" w:rsidRDefault="00000000" w:rsidP="004B6FD3">
      <w:pPr>
        <w:spacing w:after="0" w:line="240" w:lineRule="auto"/>
        <w:jc w:val="center"/>
        <w:rPr>
          <w:rFonts w:ascii="Times New Roman" w:eastAsia="Times New Roman" w:hAnsi="Times New Roman" w:cs="Times New Roman"/>
          <w:sz w:val="24"/>
          <w:szCs w:val="24"/>
          <w:shd w:val="clear" w:color="auto" w:fill="FFFFFF"/>
        </w:rPr>
      </w:pPr>
      <w:hyperlink r:id="rId6" w:history="1">
        <w:r w:rsidR="003260BF" w:rsidRPr="00AF728F">
          <w:rPr>
            <w:rStyle w:val="Hyperlink"/>
            <w:rFonts w:ascii="Times New Roman" w:eastAsia="Times New Roman" w:hAnsi="Times New Roman" w:cs="Times New Roman"/>
            <w:sz w:val="24"/>
            <w:szCs w:val="24"/>
            <w:shd w:val="clear" w:color="auto" w:fill="FFFFFF"/>
          </w:rPr>
          <w:t>lidiasyak@students.unnes.ac.id</w:t>
        </w:r>
      </w:hyperlink>
      <w:r w:rsidR="003260BF" w:rsidRPr="00AF728F">
        <w:rPr>
          <w:rFonts w:ascii="Times New Roman" w:eastAsia="Times New Roman" w:hAnsi="Times New Roman" w:cs="Times New Roman"/>
          <w:sz w:val="24"/>
          <w:szCs w:val="24"/>
          <w:shd w:val="clear" w:color="auto" w:fill="FFFFFF"/>
        </w:rPr>
        <w:t xml:space="preserve">, </w:t>
      </w:r>
      <w:hyperlink r:id="rId7" w:history="1">
        <w:r w:rsidR="003260BF" w:rsidRPr="00AF728F">
          <w:rPr>
            <w:rStyle w:val="Hyperlink"/>
            <w:rFonts w:ascii="Times New Roman" w:eastAsia="Times New Roman" w:hAnsi="Times New Roman" w:cs="Times New Roman"/>
            <w:sz w:val="24"/>
            <w:szCs w:val="24"/>
            <w:shd w:val="clear" w:color="auto" w:fill="FFFFFF"/>
          </w:rPr>
          <w:t>ridhafebri27@students.unnes.ac.id</w:t>
        </w:r>
      </w:hyperlink>
      <w:r w:rsidR="003260BF" w:rsidRPr="00AF728F">
        <w:rPr>
          <w:rFonts w:ascii="Times New Roman" w:eastAsia="Times New Roman" w:hAnsi="Times New Roman" w:cs="Times New Roman"/>
          <w:sz w:val="24"/>
          <w:szCs w:val="24"/>
          <w:shd w:val="clear" w:color="auto" w:fill="FFFFFF"/>
        </w:rPr>
        <w:t xml:space="preserve">, </w:t>
      </w:r>
      <w:hyperlink r:id="rId8" w:history="1">
        <w:r w:rsidR="003260BF" w:rsidRPr="00AF728F">
          <w:rPr>
            <w:rStyle w:val="Hyperlink"/>
            <w:rFonts w:ascii="Times New Roman" w:eastAsia="Times New Roman" w:hAnsi="Times New Roman" w:cs="Times New Roman"/>
            <w:sz w:val="24"/>
            <w:szCs w:val="24"/>
            <w:shd w:val="clear" w:color="auto" w:fill="FFFFFF"/>
          </w:rPr>
          <w:t>markhamahwiliyana@students.unnes.ac.id</w:t>
        </w:r>
      </w:hyperlink>
      <w:r w:rsidR="003260BF" w:rsidRPr="00AF728F">
        <w:rPr>
          <w:rFonts w:ascii="Times New Roman" w:eastAsia="Times New Roman" w:hAnsi="Times New Roman" w:cs="Times New Roman"/>
          <w:sz w:val="24"/>
          <w:szCs w:val="24"/>
          <w:shd w:val="clear" w:color="auto" w:fill="FFFFFF"/>
        </w:rPr>
        <w:t xml:space="preserve">, </w:t>
      </w:r>
      <w:hyperlink r:id="rId9" w:history="1">
        <w:r w:rsidR="003260BF" w:rsidRPr="00AF728F">
          <w:rPr>
            <w:rStyle w:val="Hyperlink"/>
            <w:rFonts w:ascii="Times New Roman" w:eastAsia="Times New Roman" w:hAnsi="Times New Roman" w:cs="Times New Roman"/>
            <w:sz w:val="24"/>
            <w:szCs w:val="24"/>
            <w:shd w:val="clear" w:color="auto" w:fill="FFFFFF"/>
          </w:rPr>
          <w:t>anindyasabhita@students.unnes.ac.id</w:t>
        </w:r>
      </w:hyperlink>
      <w:r w:rsidR="003260BF" w:rsidRPr="00AF728F">
        <w:rPr>
          <w:rFonts w:ascii="Times New Roman" w:eastAsia="Times New Roman" w:hAnsi="Times New Roman" w:cs="Times New Roman"/>
          <w:sz w:val="24"/>
          <w:szCs w:val="24"/>
          <w:shd w:val="clear" w:color="auto" w:fill="FFFFFF"/>
        </w:rPr>
        <w:t xml:space="preserve">, </w:t>
      </w:r>
      <w:hyperlink r:id="rId10" w:history="1">
        <w:r w:rsidR="00DA4F21" w:rsidRPr="00AF728F">
          <w:rPr>
            <w:rStyle w:val="Hyperlink"/>
            <w:rFonts w:ascii="Times New Roman" w:eastAsia="Times New Roman" w:hAnsi="Times New Roman" w:cs="Times New Roman"/>
            <w:sz w:val="24"/>
            <w:szCs w:val="24"/>
            <w:shd w:val="clear" w:color="auto" w:fill="FFFFFF"/>
          </w:rPr>
          <w:t>aseppyu@mail.unnes.ac.id</w:t>
        </w:r>
      </w:hyperlink>
      <w:r w:rsidR="00DA4F21" w:rsidRPr="00AF728F">
        <w:rPr>
          <w:rFonts w:ascii="Times New Roman" w:eastAsia="Times New Roman" w:hAnsi="Times New Roman" w:cs="Times New Roman"/>
          <w:sz w:val="24"/>
          <w:szCs w:val="24"/>
          <w:shd w:val="clear" w:color="auto" w:fill="FFFFFF"/>
        </w:rPr>
        <w:t xml:space="preserve"> </w:t>
      </w:r>
    </w:p>
    <w:p w14:paraId="3BF3922F" w14:textId="77777777" w:rsidR="004B6FD3" w:rsidRPr="00AF728F" w:rsidRDefault="004B6FD3" w:rsidP="004B6FD3">
      <w:pPr>
        <w:spacing w:after="0" w:line="240" w:lineRule="auto"/>
        <w:jc w:val="center"/>
        <w:rPr>
          <w:rFonts w:ascii="Times New Roman" w:eastAsia="Times New Roman" w:hAnsi="Times New Roman" w:cs="Times New Roman"/>
          <w:sz w:val="24"/>
          <w:szCs w:val="24"/>
          <w:shd w:val="clear" w:color="auto" w:fill="FFFFFF"/>
        </w:rPr>
      </w:pPr>
    </w:p>
    <w:p w14:paraId="0A3BE002" w14:textId="77777777" w:rsidR="004B6FD3" w:rsidRPr="00AF728F" w:rsidRDefault="004B6FD3" w:rsidP="004B6FD3">
      <w:pPr>
        <w:spacing w:after="0" w:line="240" w:lineRule="auto"/>
        <w:jc w:val="center"/>
        <w:rPr>
          <w:rFonts w:ascii="Times New Roman" w:eastAsia="Times New Roman" w:hAnsi="Times New Roman" w:cs="Times New Roman"/>
          <w:sz w:val="24"/>
          <w:szCs w:val="24"/>
          <w:shd w:val="clear" w:color="auto" w:fill="FFFFFF"/>
        </w:rPr>
      </w:pPr>
    </w:p>
    <w:p w14:paraId="360D526B" w14:textId="77777777" w:rsidR="004B6FD3" w:rsidRPr="00AF728F" w:rsidRDefault="004B6FD3" w:rsidP="004B6FD3">
      <w:pPr>
        <w:spacing w:after="0" w:line="240" w:lineRule="auto"/>
        <w:jc w:val="center"/>
        <w:rPr>
          <w:rFonts w:ascii="Times New Roman" w:eastAsia="Times New Roman" w:hAnsi="Times New Roman" w:cs="Times New Roman"/>
          <w:sz w:val="24"/>
          <w:szCs w:val="24"/>
          <w:shd w:val="clear" w:color="auto" w:fill="FFFFFF"/>
          <w:lang w:val="zh-CN"/>
        </w:rPr>
      </w:pPr>
    </w:p>
    <w:p w14:paraId="33B78F20" w14:textId="51808E4A" w:rsidR="00F723B4" w:rsidRPr="00AF728F" w:rsidRDefault="00DA4F21" w:rsidP="0075442A">
      <w:pPr>
        <w:spacing w:after="0" w:line="240" w:lineRule="auto"/>
        <w:rPr>
          <w:rFonts w:ascii="Times New Roman" w:eastAsia="Times New Roman" w:hAnsi="Times New Roman" w:cs="Times New Roman"/>
          <w:b/>
          <w:bCs/>
          <w:sz w:val="24"/>
          <w:szCs w:val="24"/>
          <w:shd w:val="clear" w:color="auto" w:fill="FFFFFF"/>
          <w:lang w:eastAsia="zh-CN"/>
        </w:rPr>
      </w:pPr>
      <w:r w:rsidRPr="00AF728F">
        <w:rPr>
          <w:rFonts w:ascii="Times New Roman" w:eastAsia="Times New Roman" w:hAnsi="Times New Roman" w:cs="Times New Roman"/>
          <w:b/>
          <w:bCs/>
          <w:sz w:val="24"/>
          <w:szCs w:val="24"/>
          <w:shd w:val="clear" w:color="auto" w:fill="FFFFFF"/>
          <w:lang w:eastAsia="zh-CN"/>
        </w:rPr>
        <w:t>ABSTRAK</w:t>
      </w:r>
    </w:p>
    <w:p w14:paraId="4BDF86B9" w14:textId="77777777" w:rsidR="0075442A" w:rsidRPr="00AF728F" w:rsidRDefault="0075442A" w:rsidP="0075442A">
      <w:pPr>
        <w:spacing w:after="0" w:line="240" w:lineRule="auto"/>
        <w:rPr>
          <w:rFonts w:ascii="Times New Roman" w:eastAsia="Times New Roman" w:hAnsi="Times New Roman" w:cs="Times New Roman"/>
          <w:b/>
          <w:bCs/>
          <w:sz w:val="24"/>
          <w:szCs w:val="24"/>
          <w:shd w:val="clear" w:color="auto" w:fill="FFFFFF"/>
          <w:lang w:eastAsia="zh-CN"/>
        </w:rPr>
      </w:pPr>
    </w:p>
    <w:p w14:paraId="54A509B0" w14:textId="5E7B0B43" w:rsidR="0075442A" w:rsidRPr="00AF728F" w:rsidRDefault="0075442A" w:rsidP="0075442A">
      <w:pPr>
        <w:pStyle w:val="TeksIsi"/>
        <w:spacing w:line="360" w:lineRule="auto"/>
        <w:ind w:left="141" w:right="163" w:hanging="13"/>
        <w:jc w:val="both"/>
        <w:rPr>
          <w:spacing w:val="-4"/>
          <w:lang w:val="id-ID"/>
        </w:rPr>
      </w:pPr>
      <w:r w:rsidRPr="00AF728F">
        <w:rPr>
          <w:spacing w:val="-3"/>
          <w:lang w:val="de-LU"/>
        </w:rPr>
        <w:t>Dalam kehidupan sehari-hari manusia menjalin komunikasi antar sesamanya. Di dalam komunikasi itu dibutuhkan bahasa sebagai alat yang digunakan untuk berkomunikasi. Komuniksi yang dilakukan adalah dengan cara menuturkan pesan yang ingin disampaikan kepada lawan tuturnya atau yang biasa disebut dengan tindak tutur. Tindak tutur ini terbagi menjadi beberapa, diantara tidandak tuur lokusi, ilokusi, dan tindak tutur perlokusi yang mana artikel ini berfokus pada penggunaan tindak tutur lokusi.</w:t>
      </w:r>
      <w:r w:rsidRPr="00AF728F">
        <w:rPr>
          <w:lang w:val="id-ID"/>
        </w:rPr>
        <w:t xml:space="preserve"> </w:t>
      </w:r>
      <w:r w:rsidR="006909E2" w:rsidRPr="00AF728F">
        <w:rPr>
          <w:rStyle w:val="fontstyle01"/>
          <w:rFonts w:ascii="Times New Roman" w:hAnsi="Times New Roman"/>
          <w:lang w:val="id-ID"/>
        </w:rPr>
        <w:t>Tujuan p</w:t>
      </w:r>
      <w:r w:rsidRPr="00AF728F">
        <w:rPr>
          <w:rStyle w:val="fontstyle01"/>
          <w:rFonts w:ascii="Times New Roman" w:hAnsi="Times New Roman"/>
          <w:lang w:val="id-ID"/>
        </w:rPr>
        <w:t xml:space="preserve">enelitian ini adalah </w:t>
      </w:r>
      <w:r w:rsidR="006909E2" w:rsidRPr="00AF728F">
        <w:rPr>
          <w:color w:val="000000" w:themeColor="text1"/>
          <w:lang w:val="id-ID"/>
        </w:rPr>
        <w:t>mengidentifikasikan bentuk tindak tutur ilokusi yang digunakan Al Kholif dalam video pembelajaran konservasi lingkungan pada daftar p</w:t>
      </w:r>
      <w:r w:rsidR="001A3852" w:rsidRPr="00AF728F">
        <w:rPr>
          <w:color w:val="000000" w:themeColor="text1"/>
          <w:lang w:val="id-ID"/>
        </w:rPr>
        <w:t xml:space="preserve">utar “Kuliah Online” di Channel </w:t>
      </w:r>
      <w:r w:rsidR="006909E2" w:rsidRPr="00AF728F">
        <w:rPr>
          <w:color w:val="000000" w:themeColor="text1"/>
          <w:lang w:val="id-ID"/>
        </w:rPr>
        <w:t xml:space="preserve">Youtube Al Kholif. </w:t>
      </w:r>
      <w:r w:rsidRPr="00AF728F">
        <w:rPr>
          <w:spacing w:val="2"/>
          <w:lang w:val="id-ID"/>
        </w:rPr>
        <w:t xml:space="preserve">Metode </w:t>
      </w:r>
      <w:r w:rsidRPr="00AF728F">
        <w:rPr>
          <w:lang w:val="id-ID"/>
        </w:rPr>
        <w:t xml:space="preserve">yang digunakan </w:t>
      </w:r>
      <w:r w:rsidR="006909E2" w:rsidRPr="00AF728F">
        <w:rPr>
          <w:lang w:val="id-ID"/>
        </w:rPr>
        <w:t xml:space="preserve">yakni </w:t>
      </w:r>
      <w:r w:rsidRPr="00AF728F">
        <w:rPr>
          <w:lang w:val="id-ID"/>
        </w:rPr>
        <w:t xml:space="preserve">pendekatan kualitatif dengan menggunakan </w:t>
      </w:r>
      <w:r w:rsidR="006909E2" w:rsidRPr="00AF728F">
        <w:rPr>
          <w:lang w:val="id-ID"/>
        </w:rPr>
        <w:t xml:space="preserve">teknik pengumpulan data simak dan catat </w:t>
      </w:r>
      <w:r w:rsidR="001A3852" w:rsidRPr="00AF728F">
        <w:rPr>
          <w:lang w:val="id-ID"/>
        </w:rPr>
        <w:t>melalui</w:t>
      </w:r>
      <w:r w:rsidR="006909E2" w:rsidRPr="00AF728F">
        <w:rPr>
          <w:lang w:val="id-ID"/>
        </w:rPr>
        <w:t xml:space="preserve"> </w:t>
      </w:r>
      <w:r w:rsidR="001A3852" w:rsidRPr="00AF728F">
        <w:rPr>
          <w:lang w:val="id-ID"/>
        </w:rPr>
        <w:t>prosedur menyimak, mengamati, mencatat, meng</w:t>
      </w:r>
      <w:r w:rsidR="006909E2" w:rsidRPr="00AF728F">
        <w:rPr>
          <w:lang w:val="id-ID"/>
        </w:rPr>
        <w:t>identifikasi</w:t>
      </w:r>
      <w:r w:rsidR="001A3852" w:rsidRPr="00AF728F">
        <w:rPr>
          <w:lang w:val="id-ID"/>
        </w:rPr>
        <w:t xml:space="preserve">, dan menuliskan tindak tutur </w:t>
      </w:r>
      <w:r w:rsidR="006909E2" w:rsidRPr="00AF728F">
        <w:rPr>
          <w:lang w:val="id-ID"/>
        </w:rPr>
        <w:t>lokusi pada tataran pragmatik dalam video pembelajaran konservasi lingkungan pada daftar putar “Kuliah Online” di Channel Youtube Al Kholif</w:t>
      </w:r>
      <w:r w:rsidR="001A3852" w:rsidRPr="00AF728F">
        <w:rPr>
          <w:lang w:val="id-ID"/>
        </w:rPr>
        <w:t>.</w:t>
      </w:r>
      <w:r w:rsidRPr="00AF728F">
        <w:rPr>
          <w:spacing w:val="-4"/>
          <w:lang w:val="id-ID"/>
        </w:rPr>
        <w:t xml:space="preserve"> Hasil analisis menunjukkan adanya </w:t>
      </w:r>
      <w:r w:rsidR="001A3852" w:rsidRPr="00AF728F">
        <w:rPr>
          <w:spacing w:val="-4"/>
          <w:lang w:val="id-ID"/>
        </w:rPr>
        <w:t>tindak tutur lokusi yang terdapat dalam video tersebut berupa lokusi berita, lokusi perintah, dan lokusi tanya.</w:t>
      </w:r>
    </w:p>
    <w:p w14:paraId="5A718ECF" w14:textId="60439293" w:rsidR="0075442A" w:rsidRPr="00AF728F" w:rsidRDefault="0075442A" w:rsidP="0075442A">
      <w:pPr>
        <w:pStyle w:val="TeksIsi"/>
        <w:spacing w:before="208"/>
        <w:ind w:left="90" w:right="715"/>
        <w:jc w:val="both"/>
        <w:rPr>
          <w:lang w:val="id-ID"/>
        </w:rPr>
        <w:sectPr w:rsidR="0075442A" w:rsidRPr="00AF728F">
          <w:type w:val="continuous"/>
          <w:pgSz w:w="12240" w:h="15840"/>
          <w:pgMar w:top="2268" w:right="2268" w:bottom="1701" w:left="1701" w:header="720" w:footer="720" w:gutter="0"/>
          <w:cols w:space="720"/>
        </w:sectPr>
      </w:pPr>
      <w:r w:rsidRPr="00AF728F">
        <w:rPr>
          <w:b/>
          <w:lang w:val="id-ID"/>
        </w:rPr>
        <w:t>Kata kunci</w:t>
      </w:r>
      <w:r w:rsidRPr="00AF728F">
        <w:rPr>
          <w:lang w:val="id-ID"/>
        </w:rPr>
        <w:t xml:space="preserve">: </w:t>
      </w:r>
      <w:r w:rsidR="001A3852" w:rsidRPr="00AF728F">
        <w:rPr>
          <w:lang w:val="id-ID"/>
        </w:rPr>
        <w:t>komunikasi</w:t>
      </w:r>
      <w:r w:rsidRPr="00AF728F">
        <w:rPr>
          <w:lang w:val="id-ID"/>
        </w:rPr>
        <w:t xml:space="preserve">, </w:t>
      </w:r>
      <w:r w:rsidR="001A3852" w:rsidRPr="00AF728F">
        <w:rPr>
          <w:lang w:val="de-LU"/>
        </w:rPr>
        <w:t>tindak tutur</w:t>
      </w:r>
      <w:r w:rsidRPr="00AF728F">
        <w:rPr>
          <w:lang w:val="id-ID"/>
        </w:rPr>
        <w:t xml:space="preserve">, </w:t>
      </w:r>
      <w:r w:rsidR="001A3852" w:rsidRPr="00AF728F">
        <w:rPr>
          <w:lang w:val="id-ID"/>
        </w:rPr>
        <w:t>lokusi</w:t>
      </w:r>
      <w:r w:rsidRPr="00AF728F">
        <w:rPr>
          <w:lang w:val="id-ID"/>
        </w:rPr>
        <w:t xml:space="preserve">, </w:t>
      </w:r>
      <w:r w:rsidR="00593529" w:rsidRPr="00AF728F">
        <w:rPr>
          <w:lang w:val="de-LU"/>
        </w:rPr>
        <w:t>pragmatik</w:t>
      </w:r>
      <w:r w:rsidR="004D2645" w:rsidRPr="00AF728F">
        <w:rPr>
          <w:lang w:val="de-LU"/>
        </w:rPr>
        <w:t>, video pembela</w:t>
      </w:r>
    </w:p>
    <w:p w14:paraId="00FFF318" w14:textId="594038E1" w:rsidR="004B6FD3" w:rsidRPr="00AF728F" w:rsidRDefault="004B6FD3" w:rsidP="00B5049A">
      <w:pPr>
        <w:rPr>
          <w:rFonts w:ascii="Times New Roman" w:hAnsi="Times New Roman" w:cs="Times New Roman"/>
          <w:b/>
          <w:bCs/>
          <w:sz w:val="24"/>
          <w:szCs w:val="24"/>
          <w:lang w:eastAsia="zh-CN"/>
        </w:rPr>
      </w:pPr>
    </w:p>
    <w:p w14:paraId="7C4E4B2E" w14:textId="41D3D2DE" w:rsidR="00647599" w:rsidRPr="00AF728F" w:rsidRDefault="00647599" w:rsidP="00970743">
      <w:pPr>
        <w:spacing w:line="360" w:lineRule="auto"/>
        <w:ind w:left="720"/>
        <w:jc w:val="both"/>
        <w:rPr>
          <w:rFonts w:ascii="Times New Roman" w:hAnsi="Times New Roman" w:cs="Times New Roman"/>
          <w:b/>
          <w:sz w:val="24"/>
          <w:szCs w:val="24"/>
          <w:lang w:eastAsia="zh-CN"/>
        </w:rPr>
      </w:pPr>
      <w:r w:rsidRPr="00AF728F">
        <w:rPr>
          <w:rFonts w:ascii="Times New Roman" w:hAnsi="Times New Roman" w:cs="Times New Roman"/>
          <w:b/>
          <w:sz w:val="24"/>
          <w:szCs w:val="24"/>
          <w:lang w:eastAsia="zh-CN"/>
        </w:rPr>
        <w:t xml:space="preserve">PENDAHULUAN </w:t>
      </w:r>
    </w:p>
    <w:p w14:paraId="62A71B85" w14:textId="56AC6F90" w:rsidR="00516536" w:rsidRPr="00AF728F" w:rsidRDefault="00A65A2D" w:rsidP="00970743">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lang w:eastAsia="zh-CN"/>
        </w:rPr>
        <w:t>Manusia diciptakan sebagai makhluk so</w:t>
      </w:r>
      <w:r w:rsidR="00BD0517" w:rsidRPr="00AF728F">
        <w:rPr>
          <w:rFonts w:ascii="Times New Roman" w:hAnsi="Times New Roman" w:cs="Times New Roman"/>
          <w:sz w:val="24"/>
          <w:szCs w:val="24"/>
          <w:lang w:eastAsia="zh-CN"/>
        </w:rPr>
        <w:t>s</w:t>
      </w:r>
      <w:r w:rsidRPr="00AF728F">
        <w:rPr>
          <w:rFonts w:ascii="Times New Roman" w:hAnsi="Times New Roman" w:cs="Times New Roman"/>
          <w:sz w:val="24"/>
          <w:szCs w:val="24"/>
          <w:lang w:eastAsia="zh-CN"/>
        </w:rPr>
        <w:t xml:space="preserve">ial yang harus saling berkomunikasi atau berinteraksi satu sama lain. </w:t>
      </w:r>
      <w:r w:rsidRPr="00AF728F">
        <w:rPr>
          <w:rFonts w:ascii="Times New Roman" w:hAnsi="Times New Roman" w:cs="Times New Roman"/>
          <w:sz w:val="24"/>
          <w:szCs w:val="24"/>
        </w:rPr>
        <w:t xml:space="preserve">Dalam kegiatan interaksi ini, manusia membutuhkan bahasa sebagai media penyampaian suatu informasi. </w:t>
      </w:r>
      <w:r w:rsidR="00516536" w:rsidRPr="00AF728F">
        <w:rPr>
          <w:rFonts w:ascii="Times New Roman" w:hAnsi="Times New Roman" w:cs="Times New Roman"/>
          <w:sz w:val="24"/>
          <w:szCs w:val="24"/>
        </w:rPr>
        <w:t xml:space="preserve">Bahasa akan terus tumbuh dan berkembang di dalam masyarakat, sebagai generasi muda kita perlu paham tentang bahasa yang baik dan benar tidak hanya mengikuti zaman tanpa perlu mengetahui arti di dalamnya. </w:t>
      </w:r>
      <w:r w:rsidRPr="00AF728F">
        <w:rPr>
          <w:rFonts w:ascii="Times New Roman" w:hAnsi="Times New Roman" w:cs="Times New Roman"/>
          <w:sz w:val="24"/>
          <w:szCs w:val="24"/>
        </w:rPr>
        <w:t>Komunikasi dapat diartikan sebagai suatu kegiatan bertukar ide atau pendapat yang dilakukan oleh dua orang atau lebih. Manusia melakukan proses komunikasi dengan cara menuturkan apa yang ingin disampaikan kepada lawan bicaranya, hal semacam ini biasa disebut dengan tindak tutur</w:t>
      </w:r>
      <w:r w:rsidR="008F1F8C" w:rsidRPr="00AF728F">
        <w:rPr>
          <w:rFonts w:ascii="Times New Roman" w:hAnsi="Times New Roman" w:cs="Times New Roman"/>
          <w:sz w:val="24"/>
          <w:szCs w:val="24"/>
        </w:rPr>
        <w:t xml:space="preserve"> </w:t>
      </w:r>
      <w:r w:rsidR="00460537" w:rsidRPr="00AF728F">
        <w:rPr>
          <w:rFonts w:ascii="Times New Roman" w:hAnsi="Times New Roman" w:cs="Times New Roman"/>
          <w:sz w:val="24"/>
          <w:szCs w:val="24"/>
        </w:rPr>
        <w:fldChar w:fldCharType="begin" w:fldLock="1"/>
      </w:r>
      <w:r w:rsidR="004F26A3" w:rsidRPr="00AF728F">
        <w:rPr>
          <w:rFonts w:ascii="Times New Roman" w:hAnsi="Times New Roman" w:cs="Times New Roman"/>
          <w:sz w:val="24"/>
          <w:szCs w:val="24"/>
        </w:rPr>
        <w:instrText>ADDIN CSL_CITATION {"citationItems":[{"id":"ITEM-1","itemData":{"DOI":"10.15294/jsi.v10i1.45120","abstract":"… Memberitahukan adalah tindakan yang memiliki maksud menyampaikan suatu informasi atau ka- bar … Berdasarkan analisis yang telah dilakukan peneliti, dapat disimpulkan beberapa hal sebagai berikut … Bahtera Indo- nesia; Jurnal Penelitian Bahasa dan Sastra Indonesia, 5(2 …","author":[{"dropping-particle":"","family":"Wulandari","given":"Eva.","non-dropping-particle":"","parse-names":false,"suffix":""},{"dropping-particle":"","family":"Utomo","given":"Asep Purwo Yudi","non-dropping-particle":"","parse-names":false,"suffix":""}],"container-title":"Jurnal Sastra Indonesia","id":"ITEM-1","issue":"1","issued":{"date-parts":[["2021"]]},"page":"65-70","title":"Analisis Tindak Tutur Representatif Dalam Video “Trik Cepet Jawab Soal Matematika Bahasa Inggris Versi Jerome!” Pada Saluran Youtube Jerome Polin","type":"article-journal","volume":"10"},"uris":["http://www.mendeley.com/documents/?uuid=d66f14b7-0f59-4797-87b7-685c6e12f4ef","http://www.mendeley.com/documents/?uuid=41d9f753-2ff3-496e-8556-0090349315bc"]}],"mendeley":{"formattedCitation":"(Wulandari &amp; Utomo, 2021)","plainTextFormattedCitation":"(Wulandari &amp; Utomo, 2021)","previouslyFormattedCitation":"(Wulandari &amp; Utomo, 2021)"},"properties":{"noteIndex":0},"schema":"https://github.com/citation-style-language/schema/raw/master/csl-citation.json"}</w:instrText>
      </w:r>
      <w:r w:rsidR="00460537" w:rsidRPr="00AF728F">
        <w:rPr>
          <w:rFonts w:ascii="Times New Roman" w:hAnsi="Times New Roman" w:cs="Times New Roman"/>
          <w:sz w:val="24"/>
          <w:szCs w:val="24"/>
        </w:rPr>
        <w:fldChar w:fldCharType="separate"/>
      </w:r>
      <w:r w:rsidR="00460537" w:rsidRPr="00AF728F">
        <w:rPr>
          <w:rFonts w:ascii="Times New Roman" w:hAnsi="Times New Roman" w:cs="Times New Roman"/>
          <w:noProof/>
          <w:sz w:val="24"/>
          <w:szCs w:val="24"/>
        </w:rPr>
        <w:t>(Wulandari &amp; Utomo, 2021)</w:t>
      </w:r>
      <w:r w:rsidR="00460537" w:rsidRPr="00AF728F">
        <w:rPr>
          <w:rFonts w:ascii="Times New Roman" w:hAnsi="Times New Roman" w:cs="Times New Roman"/>
          <w:sz w:val="24"/>
          <w:szCs w:val="24"/>
        </w:rPr>
        <w:fldChar w:fldCharType="end"/>
      </w:r>
      <w:r w:rsidR="00460537" w:rsidRPr="00AF728F">
        <w:rPr>
          <w:rFonts w:ascii="Times New Roman" w:hAnsi="Times New Roman" w:cs="Times New Roman"/>
          <w:sz w:val="24"/>
          <w:szCs w:val="24"/>
        </w:rPr>
        <w:t xml:space="preserve">. </w:t>
      </w:r>
      <w:r w:rsidR="008F1F8C" w:rsidRPr="00AF728F">
        <w:rPr>
          <w:rFonts w:ascii="Times New Roman" w:hAnsi="Times New Roman" w:cs="Times New Roman"/>
          <w:sz w:val="24"/>
          <w:szCs w:val="24"/>
        </w:rPr>
        <w:t>Tindak tutur dikaji dalam salah satu ilmu linguisti</w:t>
      </w:r>
      <w:r w:rsidR="00BD0517" w:rsidRPr="00AF728F">
        <w:rPr>
          <w:rFonts w:ascii="Times New Roman" w:hAnsi="Times New Roman" w:cs="Times New Roman"/>
          <w:sz w:val="24"/>
          <w:szCs w:val="24"/>
        </w:rPr>
        <w:t>k</w:t>
      </w:r>
      <w:r w:rsidR="008F1F8C" w:rsidRPr="00AF728F">
        <w:rPr>
          <w:rFonts w:ascii="Times New Roman" w:hAnsi="Times New Roman" w:cs="Times New Roman"/>
          <w:sz w:val="24"/>
          <w:szCs w:val="24"/>
        </w:rPr>
        <w:t xml:space="preserve"> terapan, yakni pragmati</w:t>
      </w:r>
      <w:r w:rsidR="00BD0517" w:rsidRPr="00AF728F">
        <w:rPr>
          <w:rFonts w:ascii="Times New Roman" w:hAnsi="Times New Roman" w:cs="Times New Roman"/>
          <w:sz w:val="24"/>
          <w:szCs w:val="24"/>
        </w:rPr>
        <w:t>k</w:t>
      </w:r>
      <w:r w:rsidR="008F1F8C" w:rsidRPr="00AF728F">
        <w:rPr>
          <w:rFonts w:ascii="Times New Roman" w:hAnsi="Times New Roman" w:cs="Times New Roman"/>
          <w:sz w:val="24"/>
          <w:szCs w:val="24"/>
        </w:rPr>
        <w:t xml:space="preserve"> yang membahas mengenai maksud dan tujuan penutur dalam menyampaikan informasi tersebut.</w:t>
      </w:r>
      <w:r w:rsidR="00EB7D22" w:rsidRPr="00AF728F">
        <w:rPr>
          <w:rFonts w:ascii="Times New Roman" w:hAnsi="Times New Roman" w:cs="Times New Roman"/>
          <w:sz w:val="24"/>
          <w:szCs w:val="24"/>
        </w:rPr>
        <w:t xml:space="preserve"> </w:t>
      </w:r>
    </w:p>
    <w:p w14:paraId="3FD7A83D" w14:textId="260B74AA" w:rsidR="00516536" w:rsidRPr="00AF728F" w:rsidRDefault="00EB7D22" w:rsidP="000B0A70">
      <w:pPr>
        <w:spacing w:line="360" w:lineRule="auto"/>
        <w:ind w:left="720" w:firstLine="720"/>
        <w:jc w:val="both"/>
        <w:rPr>
          <w:rFonts w:ascii="Times New Roman" w:hAnsi="Times New Roman" w:cs="Times New Roman"/>
          <w:color w:val="FFC000"/>
          <w:sz w:val="24"/>
          <w:szCs w:val="24"/>
        </w:rPr>
      </w:pPr>
      <w:r w:rsidRPr="00AF728F">
        <w:rPr>
          <w:rFonts w:ascii="Times New Roman" w:hAnsi="Times New Roman" w:cs="Times New Roman"/>
          <w:sz w:val="24"/>
          <w:szCs w:val="24"/>
        </w:rPr>
        <w:t>Tindak tutur terdiri dari dua penuturan, yaitu penuturan langsung (lisan) dan penuturan tidak langsung (tulisan), komunikasi tidak lepas dari adanya tindak tutur. Tindak tutur (</w:t>
      </w:r>
      <w:proofErr w:type="spellStart"/>
      <w:r w:rsidRPr="000B0A70">
        <w:rPr>
          <w:rFonts w:ascii="Times New Roman" w:hAnsi="Times New Roman" w:cs="Times New Roman"/>
          <w:i/>
          <w:iCs/>
          <w:sz w:val="24"/>
          <w:szCs w:val="24"/>
        </w:rPr>
        <w:t>speech</w:t>
      </w:r>
      <w:proofErr w:type="spellEnd"/>
      <w:r w:rsidRPr="000B0A70">
        <w:rPr>
          <w:rFonts w:ascii="Times New Roman" w:hAnsi="Times New Roman" w:cs="Times New Roman"/>
          <w:i/>
          <w:iCs/>
          <w:sz w:val="24"/>
          <w:szCs w:val="24"/>
        </w:rPr>
        <w:t xml:space="preserve"> </w:t>
      </w:r>
      <w:proofErr w:type="spellStart"/>
      <w:r w:rsidRPr="000B0A70">
        <w:rPr>
          <w:rFonts w:ascii="Times New Roman" w:hAnsi="Times New Roman" w:cs="Times New Roman"/>
          <w:i/>
          <w:iCs/>
          <w:sz w:val="24"/>
          <w:szCs w:val="24"/>
        </w:rPr>
        <w:t>act</w:t>
      </w:r>
      <w:proofErr w:type="spellEnd"/>
      <w:r w:rsidRPr="00AF728F">
        <w:rPr>
          <w:rFonts w:ascii="Times New Roman" w:hAnsi="Times New Roman" w:cs="Times New Roman"/>
          <w:sz w:val="24"/>
          <w:szCs w:val="24"/>
        </w:rPr>
        <w:t>) merupakan entitas (maujud) yang bersifat senter (sentral dalam pragmati</w:t>
      </w:r>
      <w:r w:rsidR="00BD0517" w:rsidRPr="00AF728F">
        <w:rPr>
          <w:rFonts w:ascii="Times New Roman" w:hAnsi="Times New Roman" w:cs="Times New Roman"/>
          <w:sz w:val="24"/>
          <w:szCs w:val="24"/>
        </w:rPr>
        <w:t>k</w:t>
      </w:r>
      <w:r w:rsidRPr="00AF728F">
        <w:rPr>
          <w:rFonts w:ascii="Times New Roman" w:hAnsi="Times New Roman" w:cs="Times New Roman"/>
          <w:sz w:val="24"/>
          <w:szCs w:val="24"/>
        </w:rPr>
        <w:t xml:space="preserve"> </w:t>
      </w:r>
      <w:r w:rsidR="00325B92" w:rsidRPr="00AF728F">
        <w:rPr>
          <w:rFonts w:ascii="Times New Roman" w:hAnsi="Times New Roman" w:cs="Times New Roman"/>
          <w:sz w:val="24"/>
          <w:szCs w:val="24"/>
        </w:rPr>
        <w:fldChar w:fldCharType="begin" w:fldLock="1"/>
      </w:r>
      <w:r w:rsidR="001A5C67" w:rsidRPr="00AF728F">
        <w:rPr>
          <w:rFonts w:ascii="Times New Roman" w:hAnsi="Times New Roman" w:cs="Times New Roman"/>
          <w:sz w:val="24"/>
          <w:szCs w:val="24"/>
        </w:rPr>
        <w:instrText>ADDIN CSL_CITATION {"citationItems":[{"id":"ITEM-1","itemData":{"DOI":"10.15294/jsi.v10i1.45120","abstract":"… Memberitahukan adalah tindakan yang memiliki maksud menyampaikan suatu informasi atau ka- bar … Berdasarkan analisis yang telah dilakukan peneliti, dapat disimpulkan beberapa hal sebagai berikut … Bahtera Indo- nesia; Jurnal Penelitian Bahasa dan Sastra Indonesia, 5(2 …","author":[{"dropping-particle":"","family":"Wulandari","given":"Eva.","non-dropping-particle":"","parse-names":false,"suffix":""},{"dropping-particle":"","family":"Utomo","given":"Asep Purwo Yudi","non-dropping-particle":"","parse-names":false,"suffix":""}],"container-title":"Jurnal Sastra Indonesia","id":"ITEM-1","issue":"1","issued":{"date-parts":[["2021"]]},"page":"65-70","title":"Analisis Tindak Tutur Representatif Dalam Video “Trik Cepet Jawab Soal Matematika Bahasa Inggris Versi Jerome!” Pada Saluran Youtube Jerome Polin","type":"article-journal","volume":"10"},"uris":["http://www.mendeley.com/documents/?uuid=d66f14b7-0f59-4797-87b7-685c6e12f4ef"]}],"mendeley":{"formattedCitation":"(Wulandari &amp; Utomo, 2021)","plainTextFormattedCitation":"(Wulandari &amp; Utomo, 2021)","previouslyFormattedCitation":"(Wulandari &amp; Utomo, 2021)"},"properties":{"noteIndex":0},"schema":"https://github.com/citation-style-language/schema/raw/master/csl-citation.json"}</w:instrText>
      </w:r>
      <w:r w:rsidR="00325B92" w:rsidRPr="00AF728F">
        <w:rPr>
          <w:rFonts w:ascii="Times New Roman" w:hAnsi="Times New Roman" w:cs="Times New Roman"/>
          <w:sz w:val="24"/>
          <w:szCs w:val="24"/>
        </w:rPr>
        <w:fldChar w:fldCharType="separate"/>
      </w:r>
      <w:r w:rsidR="00325B92" w:rsidRPr="00AF728F">
        <w:rPr>
          <w:rFonts w:ascii="Times New Roman" w:hAnsi="Times New Roman" w:cs="Times New Roman"/>
          <w:noProof/>
          <w:sz w:val="24"/>
          <w:szCs w:val="24"/>
        </w:rPr>
        <w:t>(Wulandari &amp; Utomo, 2021)</w:t>
      </w:r>
      <w:r w:rsidR="00325B92" w:rsidRPr="00AF728F">
        <w:rPr>
          <w:rFonts w:ascii="Times New Roman" w:hAnsi="Times New Roman" w:cs="Times New Roman"/>
          <w:sz w:val="24"/>
          <w:szCs w:val="24"/>
        </w:rPr>
        <w:fldChar w:fldCharType="end"/>
      </w:r>
      <w:r w:rsidR="00325B92" w:rsidRPr="00AF728F">
        <w:rPr>
          <w:rFonts w:ascii="Times New Roman" w:hAnsi="Times New Roman" w:cs="Times New Roman"/>
          <w:sz w:val="24"/>
          <w:szCs w:val="24"/>
        </w:rPr>
        <w:t xml:space="preserve">. </w:t>
      </w:r>
      <w:r w:rsidRPr="00AF728F">
        <w:rPr>
          <w:rFonts w:ascii="Times New Roman" w:hAnsi="Times New Roman" w:cs="Times New Roman"/>
          <w:sz w:val="24"/>
          <w:szCs w:val="24"/>
        </w:rPr>
        <w:t>Tuturan berkaitan dengan maujud-maujud statis abstrak (</w:t>
      </w:r>
      <w:proofErr w:type="spellStart"/>
      <w:r w:rsidRPr="000B0A70">
        <w:rPr>
          <w:rFonts w:ascii="Times New Roman" w:hAnsi="Times New Roman" w:cs="Times New Roman"/>
          <w:i/>
          <w:iCs/>
          <w:sz w:val="24"/>
          <w:szCs w:val="24"/>
        </w:rPr>
        <w:t>abstract</w:t>
      </w:r>
      <w:proofErr w:type="spellEnd"/>
      <w:r w:rsidRPr="000B0A70">
        <w:rPr>
          <w:rFonts w:ascii="Times New Roman" w:hAnsi="Times New Roman" w:cs="Times New Roman"/>
          <w:i/>
          <w:iCs/>
          <w:sz w:val="24"/>
          <w:szCs w:val="24"/>
        </w:rPr>
        <w:t xml:space="preserve"> statis </w:t>
      </w:r>
      <w:proofErr w:type="spellStart"/>
      <w:r w:rsidRPr="000B0A70">
        <w:rPr>
          <w:rFonts w:ascii="Times New Roman" w:hAnsi="Times New Roman" w:cs="Times New Roman"/>
          <w:i/>
          <w:iCs/>
          <w:sz w:val="24"/>
          <w:szCs w:val="24"/>
        </w:rPr>
        <w:t>entities</w:t>
      </w:r>
      <w:proofErr w:type="spellEnd"/>
      <w:r w:rsidRPr="00AF728F">
        <w:rPr>
          <w:rFonts w:ascii="Times New Roman" w:hAnsi="Times New Roman" w:cs="Times New Roman"/>
          <w:sz w:val="24"/>
          <w:szCs w:val="24"/>
        </w:rPr>
        <w:t>)</w:t>
      </w:r>
      <w:r w:rsidR="00BC16D4" w:rsidRPr="00AF728F">
        <w:rPr>
          <w:rFonts w:ascii="Times New Roman" w:hAnsi="Times New Roman" w:cs="Times New Roman"/>
          <w:sz w:val="24"/>
          <w:szCs w:val="24"/>
        </w:rPr>
        <w:t xml:space="preserve"> yang berupa kalimat (sintaksis) dan proposisi (semanti</w:t>
      </w:r>
      <w:r w:rsidR="00BD0517" w:rsidRPr="00AF728F">
        <w:rPr>
          <w:rFonts w:ascii="Times New Roman" w:hAnsi="Times New Roman" w:cs="Times New Roman"/>
          <w:sz w:val="24"/>
          <w:szCs w:val="24"/>
        </w:rPr>
        <w:t>k</w:t>
      </w:r>
      <w:r w:rsidR="00BC16D4" w:rsidRPr="00AF728F">
        <w:rPr>
          <w:rFonts w:ascii="Times New Roman" w:hAnsi="Times New Roman" w:cs="Times New Roman"/>
          <w:sz w:val="24"/>
          <w:szCs w:val="24"/>
        </w:rPr>
        <w:t>), sedangkan pragmati</w:t>
      </w:r>
      <w:r w:rsidR="00BD0517" w:rsidRPr="00AF728F">
        <w:rPr>
          <w:rFonts w:ascii="Times New Roman" w:hAnsi="Times New Roman" w:cs="Times New Roman"/>
          <w:sz w:val="24"/>
          <w:szCs w:val="24"/>
        </w:rPr>
        <w:t>k</w:t>
      </w:r>
      <w:r w:rsidR="00BC16D4" w:rsidRPr="00AF728F">
        <w:rPr>
          <w:rFonts w:ascii="Times New Roman" w:hAnsi="Times New Roman" w:cs="Times New Roman"/>
          <w:sz w:val="24"/>
          <w:szCs w:val="24"/>
        </w:rPr>
        <w:t xml:space="preserve"> sendiri berkaitan dengan tindak-tindak verbal yang terdapat pada situasi dan waktu tertentu tutur </w:t>
      </w:r>
      <w:r w:rsidR="004338B5" w:rsidRPr="00AF728F">
        <w:rPr>
          <w:rFonts w:ascii="Times New Roman" w:hAnsi="Times New Roman" w:cs="Times New Roman"/>
          <w:sz w:val="24"/>
          <w:szCs w:val="24"/>
        </w:rPr>
        <w:fldChar w:fldCharType="begin" w:fldLock="1"/>
      </w:r>
      <w:r w:rsidR="004F26A3" w:rsidRPr="00AF728F">
        <w:rPr>
          <w:rFonts w:ascii="Times New Roman" w:hAnsi="Times New Roman" w:cs="Times New Roman"/>
          <w:sz w:val="24"/>
          <w:szCs w:val="24"/>
        </w:rPr>
        <w:instrText>ADDIN CSL_CITATION {"citationItems":[{"id":"ITEM-1","itemData":{"abstract":"… sering menggunakan tindak tutur lokusi dalam kontennya. Tinda merupakan tindak tutur yang disampaikan untuk mengatakan sesu analisis terdapat 30 data berupa tindak tutur lokusi. …","author":[{"dropping-particle":"","family":"Hasanah","given":"N","non-dropping-particle":"","parse-names":false,"suffix":""},{"dropping-particle":"","family":"Nurjanah","given":"U D","non-dropping-particle":"","parse-names":false,"suffix":""},{"dropping-particle":"","family":"Utomo","given":"A P Y","non-dropping-particle":"","parse-names":false,"suffix":""}],"container-title":"Jurnal Ilmiah Telaah","id":"ITEM-1","issued":{"date-parts":[["2022"]]},"title":"Analisis Tindak Tutur Lokusi dalam Konten YouTuber Jerome Polin","type":"article-journal"},"uris":["http://www.mendeley.com/documents/?uuid=177ef4dc-6cda-4b16-a61e-9bd9af022efe","http://www.mendeley.com/documents/?uuid=5ef63b40-384f-45ee-859f-0aa9a611999c"]}],"mendeley":{"formattedCitation":"(Hasanah et al., 2022)","plainTextFormattedCitation":"(Hasanah et al., 2022)","previouslyFormattedCitation":"(Hasanah et al., 2022)"},"properties":{"noteIndex":0},"schema":"https://github.com/citation-style-language/schema/raw/master/csl-citation.json"}</w:instrText>
      </w:r>
      <w:r w:rsidR="004338B5" w:rsidRPr="00AF728F">
        <w:rPr>
          <w:rFonts w:ascii="Times New Roman" w:hAnsi="Times New Roman" w:cs="Times New Roman"/>
          <w:sz w:val="24"/>
          <w:szCs w:val="24"/>
        </w:rPr>
        <w:fldChar w:fldCharType="separate"/>
      </w:r>
      <w:r w:rsidR="004338B5" w:rsidRPr="00AF728F">
        <w:rPr>
          <w:rFonts w:ascii="Times New Roman" w:hAnsi="Times New Roman" w:cs="Times New Roman"/>
          <w:noProof/>
          <w:sz w:val="24"/>
          <w:szCs w:val="24"/>
        </w:rPr>
        <w:t>(Hasanah et al., 2022)</w:t>
      </w:r>
      <w:r w:rsidR="004338B5" w:rsidRPr="00AF728F">
        <w:rPr>
          <w:rFonts w:ascii="Times New Roman" w:hAnsi="Times New Roman" w:cs="Times New Roman"/>
          <w:sz w:val="24"/>
          <w:szCs w:val="24"/>
        </w:rPr>
        <w:fldChar w:fldCharType="end"/>
      </w:r>
      <w:r w:rsidR="00BC16D4" w:rsidRPr="00AF728F">
        <w:rPr>
          <w:rFonts w:ascii="Times New Roman" w:hAnsi="Times New Roman" w:cs="Times New Roman"/>
          <w:sz w:val="24"/>
          <w:szCs w:val="24"/>
        </w:rPr>
        <w:t xml:space="preserve">. Richard </w:t>
      </w:r>
      <w:r w:rsidR="00BD4532">
        <w:rPr>
          <w:rFonts w:ascii="Times New Roman" w:hAnsi="Times New Roman" w:cs="Times New Roman"/>
          <w:sz w:val="24"/>
          <w:szCs w:val="24"/>
        </w:rPr>
        <w:t xml:space="preserve">dalam </w:t>
      </w:r>
      <w:r w:rsidR="000B0A70">
        <w:rPr>
          <w:rFonts w:ascii="Times New Roman" w:hAnsi="Times New Roman" w:cs="Times New Roman"/>
          <w:sz w:val="24"/>
          <w:szCs w:val="24"/>
        </w:rPr>
        <w:fldChar w:fldCharType="begin" w:fldLock="1"/>
      </w:r>
      <w:r w:rsidR="000B0A70">
        <w:rPr>
          <w:rFonts w:ascii="Times New Roman" w:hAnsi="Times New Roman" w:cs="Times New Roman"/>
          <w:sz w:val="24"/>
          <w:szCs w:val="24"/>
        </w:rPr>
        <w:instrText>ADDIN CSL_CITATION {"citationItems":[{"id":"ITEM-1","itemData":{"abstract":"This article gives critical analysis of two important aspect of oral communication, speech act and speech event. Speech act is an individual symptom which has psychological behavior determined by language competence of speaker in specific circumstances. Conversely, speech event related to social symptom which involves participants in one main speech, time, place, and certain context.","author":[{"dropping-particle":"","family":"Purba","given":"Andiopenta","non-dropping-particle":"","parse-names":false,"suffix":""}],"container-title":"Pena: Jurnal Pendidikan Bahasa dan Sastra","id":"ITEM-1","issue":"1","issued":{"date-parts":[["2011"]]},"page":"77-91","title":"Tindak Tutur dan Peristiwa Tutur","type":"article-journal","volume":"1"},"uris":["http://www.mendeley.com/documents/?uuid=234bc0b0-f46f-434e-a748-75233d203d26"]}],"mendeley":{"formattedCitation":"(Purba, 2011)","plainTextFormattedCitation":"(Purba, 2011)","previouslyFormattedCitation":"(Purba, 2011)"},"properties":{"noteIndex":0},"schema":"https://github.com/citation-style-language/schema/raw/master/csl-citation.json"}</w:instrText>
      </w:r>
      <w:r w:rsidR="000B0A70">
        <w:rPr>
          <w:rFonts w:ascii="Times New Roman" w:hAnsi="Times New Roman" w:cs="Times New Roman"/>
          <w:sz w:val="24"/>
          <w:szCs w:val="24"/>
        </w:rPr>
        <w:fldChar w:fldCharType="separate"/>
      </w:r>
      <w:r w:rsidR="000B0A70" w:rsidRPr="000B0A70">
        <w:rPr>
          <w:rFonts w:ascii="Times New Roman" w:hAnsi="Times New Roman" w:cs="Times New Roman"/>
          <w:noProof/>
          <w:sz w:val="24"/>
          <w:szCs w:val="24"/>
        </w:rPr>
        <w:t>(Purba, 2011)</w:t>
      </w:r>
      <w:r w:rsidR="000B0A70">
        <w:rPr>
          <w:rFonts w:ascii="Times New Roman" w:hAnsi="Times New Roman" w:cs="Times New Roman"/>
          <w:sz w:val="24"/>
          <w:szCs w:val="24"/>
        </w:rPr>
        <w:fldChar w:fldCharType="end"/>
      </w:r>
      <w:r w:rsidR="00BC16D4" w:rsidRPr="00AF728F">
        <w:rPr>
          <w:rFonts w:ascii="Times New Roman" w:hAnsi="Times New Roman" w:cs="Times New Roman"/>
          <w:sz w:val="24"/>
          <w:szCs w:val="24"/>
        </w:rPr>
        <w:t xml:space="preserve"> menyebutkan tindak tutur merupakan istilah minimum dari penggunaan peristiwa tutur.</w:t>
      </w:r>
      <w:r w:rsidR="00516536" w:rsidRPr="00AF728F">
        <w:rPr>
          <w:rFonts w:ascii="Times New Roman" w:hAnsi="Times New Roman" w:cs="Times New Roman"/>
          <w:sz w:val="24"/>
          <w:szCs w:val="24"/>
        </w:rPr>
        <w:t xml:space="preserve"> </w:t>
      </w:r>
      <w:r w:rsidR="00BC16D4" w:rsidRPr="00AF728F">
        <w:rPr>
          <w:rFonts w:ascii="Times New Roman" w:hAnsi="Times New Roman" w:cs="Times New Roman"/>
          <w:sz w:val="24"/>
          <w:szCs w:val="24"/>
        </w:rPr>
        <w:t xml:space="preserve">Kemudian, pendapat </w:t>
      </w:r>
      <w:proofErr w:type="spellStart"/>
      <w:r w:rsidR="00BC16D4" w:rsidRPr="00AF728F">
        <w:rPr>
          <w:rFonts w:ascii="Times New Roman" w:hAnsi="Times New Roman" w:cs="Times New Roman"/>
          <w:sz w:val="24"/>
          <w:szCs w:val="24"/>
        </w:rPr>
        <w:t>Chaer</w:t>
      </w:r>
      <w:proofErr w:type="spellEnd"/>
      <w:r w:rsidR="000B0A70">
        <w:rPr>
          <w:rFonts w:ascii="Times New Roman" w:hAnsi="Times New Roman" w:cs="Times New Roman"/>
          <w:sz w:val="24"/>
          <w:szCs w:val="24"/>
        </w:rPr>
        <w:t xml:space="preserve"> dalam </w:t>
      </w:r>
      <w:r w:rsidR="000B0A70">
        <w:rPr>
          <w:rFonts w:ascii="Times New Roman" w:hAnsi="Times New Roman" w:cs="Times New Roman"/>
          <w:sz w:val="24"/>
          <w:szCs w:val="24"/>
        </w:rPr>
        <w:fldChar w:fldCharType="begin" w:fldLock="1"/>
      </w:r>
      <w:r w:rsidR="000B0A70">
        <w:rPr>
          <w:rFonts w:ascii="Times New Roman" w:hAnsi="Times New Roman" w:cs="Times New Roman"/>
          <w:sz w:val="24"/>
          <w:szCs w:val="24"/>
        </w:rPr>
        <w:instrText>ADDIN CSL_CITATION {"citationItems":[{"id":"ITEM-1","itemData":{"DOI":"10.15294/jsi.v10i1.45120","abstract":"… Memberitahukan adalah tindakan yang memiliki maksud menyampaikan suatu informasi atau ka- bar … Berdasarkan analisis yang telah dilakukan peneliti, dapat disimpulkan beberapa hal sebagai berikut … Bahtera Indo- nesia; Jurnal Penelitian Bahasa dan Sastra Indonesia, 5(2 …","author":[{"dropping-particle":"","family":"Wulandari","given":"Eva.","non-dropping-particle":"","parse-names":false,"suffix":""},{"dropping-particle":"","family":"Utomo","given":"Asep Purwo Yudi","non-dropping-particle":"","parse-names":false,"suffix":""}],"container-title":"Jurnal Sastra Indonesia","id":"ITEM-1","issue":"1","issued":{"date-parts":[["2021"]]},"page":"65-70","title":"Analisis Tindak Tutur Representatif Dalam Video “Trik Cepet Jawab Soal Matematika Bahasa Inggris Versi Jerome!” Pada Saluran Youtube Jerome Polin","type":"article-journal","volume":"10"},"uris":["http://www.mendeley.com/documents/?uuid=d66f14b7-0f59-4797-87b7-685c6e12f4ef"]}],"mendeley":{"formattedCitation":"(Wulandari &amp; Utomo, 2021)","plainTextFormattedCitation":"(Wulandari &amp; Utomo, 2021)","previouslyFormattedCitation":"(Wulandari &amp; Utomo, 2021)"},"properties":{"noteIndex":0},"schema":"https://github.com/citation-style-language/schema/raw/master/csl-citation.json"}</w:instrText>
      </w:r>
      <w:r w:rsidR="000B0A70">
        <w:rPr>
          <w:rFonts w:ascii="Times New Roman" w:hAnsi="Times New Roman" w:cs="Times New Roman"/>
          <w:sz w:val="24"/>
          <w:szCs w:val="24"/>
        </w:rPr>
        <w:fldChar w:fldCharType="separate"/>
      </w:r>
      <w:r w:rsidR="000B0A70" w:rsidRPr="000B0A70">
        <w:rPr>
          <w:rFonts w:ascii="Times New Roman" w:hAnsi="Times New Roman" w:cs="Times New Roman"/>
          <w:noProof/>
          <w:sz w:val="24"/>
          <w:szCs w:val="24"/>
        </w:rPr>
        <w:t>(Wulandari &amp; Utomo, 2021)</w:t>
      </w:r>
      <w:r w:rsidR="000B0A70">
        <w:rPr>
          <w:rFonts w:ascii="Times New Roman" w:hAnsi="Times New Roman" w:cs="Times New Roman"/>
          <w:sz w:val="24"/>
          <w:szCs w:val="24"/>
        </w:rPr>
        <w:fldChar w:fldCharType="end"/>
      </w:r>
      <w:r w:rsidR="00BC16D4" w:rsidRPr="00AF728F">
        <w:rPr>
          <w:rFonts w:ascii="Times New Roman" w:hAnsi="Times New Roman" w:cs="Times New Roman"/>
          <w:sz w:val="24"/>
          <w:szCs w:val="24"/>
        </w:rPr>
        <w:t xml:space="preserve"> menyatakan bahwa tindak tutur merupakan gejala individual yang bersifat psikologis yang ditentukan oleh kema</w:t>
      </w:r>
      <w:r w:rsidR="004A3C8D" w:rsidRPr="00AF728F">
        <w:rPr>
          <w:rFonts w:ascii="Times New Roman" w:hAnsi="Times New Roman" w:cs="Times New Roman"/>
          <w:sz w:val="24"/>
          <w:szCs w:val="24"/>
        </w:rPr>
        <w:t>m</w:t>
      </w:r>
      <w:r w:rsidR="00BC16D4" w:rsidRPr="00AF728F">
        <w:rPr>
          <w:rFonts w:ascii="Times New Roman" w:hAnsi="Times New Roman" w:cs="Times New Roman"/>
          <w:sz w:val="24"/>
          <w:szCs w:val="24"/>
        </w:rPr>
        <w:t>puan berbahasa si penutur dalam menghadapi situasi tertentu</w:t>
      </w:r>
      <w:r w:rsidR="000B0A70">
        <w:rPr>
          <w:rFonts w:ascii="Times New Roman" w:hAnsi="Times New Roman" w:cs="Times New Roman"/>
          <w:sz w:val="24"/>
          <w:szCs w:val="24"/>
        </w:rPr>
        <w:t>.</w:t>
      </w:r>
    </w:p>
    <w:p w14:paraId="4F5E0DB7" w14:textId="46B2B14D" w:rsidR="003858A9" w:rsidRPr="00AF728F" w:rsidRDefault="00BC16D4" w:rsidP="00970743">
      <w:pPr>
        <w:spacing w:line="360" w:lineRule="auto"/>
        <w:ind w:left="720" w:firstLine="720"/>
        <w:jc w:val="both"/>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t>Berdasarkan dari beberapa pendapat di</w:t>
      </w:r>
      <w:r w:rsidR="00BD0517" w:rsidRPr="00AF728F">
        <w:rPr>
          <w:rFonts w:ascii="Times New Roman" w:hAnsi="Times New Roman" w:cs="Times New Roman"/>
          <w:color w:val="000000" w:themeColor="text1"/>
          <w:sz w:val="24"/>
          <w:szCs w:val="24"/>
        </w:rPr>
        <w:t xml:space="preserve"> </w:t>
      </w:r>
      <w:r w:rsidRPr="00AF728F">
        <w:rPr>
          <w:rFonts w:ascii="Times New Roman" w:hAnsi="Times New Roman" w:cs="Times New Roman"/>
          <w:color w:val="000000" w:themeColor="text1"/>
          <w:sz w:val="24"/>
          <w:szCs w:val="24"/>
        </w:rPr>
        <w:t>atas dapat disimpulkan bahwa pragmati</w:t>
      </w:r>
      <w:r w:rsidR="00BD0517" w:rsidRPr="00AF728F">
        <w:rPr>
          <w:rFonts w:ascii="Times New Roman" w:hAnsi="Times New Roman" w:cs="Times New Roman"/>
          <w:color w:val="000000" w:themeColor="text1"/>
          <w:sz w:val="24"/>
          <w:szCs w:val="24"/>
        </w:rPr>
        <w:t>k</w:t>
      </w:r>
      <w:r w:rsidRPr="00AF728F">
        <w:rPr>
          <w:rFonts w:ascii="Times New Roman" w:hAnsi="Times New Roman" w:cs="Times New Roman"/>
          <w:color w:val="000000" w:themeColor="text1"/>
          <w:sz w:val="24"/>
          <w:szCs w:val="24"/>
        </w:rPr>
        <w:t xml:space="preserve"> mengkaji tindak tutur yang terdiri dari dua bentuk, yaitu lisan dan tulisan. Tindak tutur merupakan cara bagaimana penutur m</w:t>
      </w:r>
      <w:r w:rsidR="00BD0517" w:rsidRPr="00AF728F">
        <w:rPr>
          <w:rFonts w:ascii="Times New Roman" w:hAnsi="Times New Roman" w:cs="Times New Roman"/>
          <w:color w:val="000000" w:themeColor="text1"/>
          <w:sz w:val="24"/>
          <w:szCs w:val="24"/>
        </w:rPr>
        <w:t>e</w:t>
      </w:r>
      <w:r w:rsidRPr="00AF728F">
        <w:rPr>
          <w:rFonts w:ascii="Times New Roman" w:hAnsi="Times New Roman" w:cs="Times New Roman"/>
          <w:color w:val="000000" w:themeColor="text1"/>
          <w:sz w:val="24"/>
          <w:szCs w:val="24"/>
        </w:rPr>
        <w:t xml:space="preserve">nyampaikan informasi yang ditentukan oleh kemampuan berbahasa penutur itu sendiri. </w:t>
      </w:r>
      <w:r w:rsidR="00836B23" w:rsidRPr="00AF728F">
        <w:rPr>
          <w:rFonts w:ascii="Times New Roman" w:hAnsi="Times New Roman" w:cs="Times New Roman"/>
          <w:sz w:val="24"/>
          <w:szCs w:val="24"/>
        </w:rPr>
        <w:t>Austin membagi tindak tutur menjadi tiga, tindak tutur lokusi, tindak tutur ilokusi, dan tindak tutur perlokusi</w:t>
      </w:r>
      <w:r w:rsidR="0088524E" w:rsidRPr="00AF728F">
        <w:rPr>
          <w:rFonts w:ascii="Times New Roman" w:hAnsi="Times New Roman" w:cs="Times New Roman"/>
          <w:sz w:val="24"/>
          <w:szCs w:val="24"/>
        </w:rPr>
        <w:t xml:space="preserve"> </w:t>
      </w:r>
      <w:r w:rsidR="0088524E" w:rsidRPr="00AF728F">
        <w:rPr>
          <w:rFonts w:ascii="Times New Roman" w:hAnsi="Times New Roman" w:cs="Times New Roman"/>
          <w:sz w:val="24"/>
          <w:szCs w:val="24"/>
        </w:rPr>
        <w:fldChar w:fldCharType="begin" w:fldLock="1"/>
      </w:r>
      <w:r w:rsidR="004F26A3" w:rsidRPr="00AF728F">
        <w:rPr>
          <w:rFonts w:ascii="Times New Roman" w:hAnsi="Times New Roman" w:cs="Times New Roman"/>
          <w:sz w:val="24"/>
          <w:szCs w:val="24"/>
        </w:rPr>
        <w:instrText>ADDIN CSL_CITATION {"citationItems":[{"id":"ITEM-1","itemData":{"DOI":"10.29408/sbs.v1i1.792","abstract":"This mini research aims to describe the form of speech acts in the locution, ilocution, and perlocution that exist in interviews RCTI journalist, Putra Nababan with the President of Purtugal, Antonio Covaco Silva. The research method in this research is descriptive qualitaive method. Sources of data from interviews RCTI journalist, Putra Nababan with President of Portugal, Antonio Covaco Silva. In categorizing the data, the researcher uses the techniques of referring, recording, and noting. Based on data analysis, it was concluded that interview between RCTI journalist, Putra Nababan and President of Portugal, Antonio Covaco Silva has an act of ilocution with assertive, directive, commisive, expressive, and declaration type.","author":[{"dropping-particle":"","family":"Akbar","given":"Syahrizal","non-dropping-particle":"","parse-names":false,"suffix":""}],"container-title":"SeBaSa","id":"ITEM-1","issue":"1","issued":{"date-parts":[["2018"]]},"page":"27","title":"Analisis Tindak Tutur pada Wawancara Putra Nababan dan Presiden Portugal (Kajian Pragmatik)","type":"article-journal","volume":"1"},"uris":["http://www.mendeley.com/documents/?uuid=fe970af6-a132-4ea6-bf26-7c9e85378fea","http://www.mendeley.com/documents/?uuid=5c79c75b-0f56-4546-8a1f-3177bebcdd26"]}],"mendeley":{"formattedCitation":"(Akbar, 2018)","plainTextFormattedCitation":"(Akbar, 2018)","previouslyFormattedCitation":"(Akbar, 2018)"},"properties":{"noteIndex":0},"schema":"https://github.com/citation-style-language/schema/raw/master/csl-citation.json"}</w:instrText>
      </w:r>
      <w:r w:rsidR="0088524E" w:rsidRPr="00AF728F">
        <w:rPr>
          <w:rFonts w:ascii="Times New Roman" w:hAnsi="Times New Roman" w:cs="Times New Roman"/>
          <w:sz w:val="24"/>
          <w:szCs w:val="24"/>
        </w:rPr>
        <w:fldChar w:fldCharType="separate"/>
      </w:r>
      <w:r w:rsidR="0088524E" w:rsidRPr="00AF728F">
        <w:rPr>
          <w:rFonts w:ascii="Times New Roman" w:hAnsi="Times New Roman" w:cs="Times New Roman"/>
          <w:noProof/>
          <w:sz w:val="24"/>
          <w:szCs w:val="24"/>
        </w:rPr>
        <w:t>(Akbar, 2018)</w:t>
      </w:r>
      <w:r w:rsidR="0088524E" w:rsidRPr="00AF728F">
        <w:rPr>
          <w:rFonts w:ascii="Times New Roman" w:hAnsi="Times New Roman" w:cs="Times New Roman"/>
          <w:sz w:val="24"/>
          <w:szCs w:val="24"/>
        </w:rPr>
        <w:fldChar w:fldCharType="end"/>
      </w:r>
      <w:r w:rsidR="00836B23" w:rsidRPr="00AF728F">
        <w:rPr>
          <w:rFonts w:ascii="Times New Roman" w:hAnsi="Times New Roman" w:cs="Times New Roman"/>
          <w:color w:val="FFC000"/>
          <w:sz w:val="24"/>
          <w:szCs w:val="24"/>
        </w:rPr>
        <w:t xml:space="preserve">. </w:t>
      </w:r>
      <w:r w:rsidR="00836B23" w:rsidRPr="00AF728F">
        <w:rPr>
          <w:rFonts w:ascii="Times New Roman" w:hAnsi="Times New Roman" w:cs="Times New Roman"/>
          <w:color w:val="000000" w:themeColor="text1"/>
          <w:sz w:val="24"/>
          <w:szCs w:val="24"/>
        </w:rPr>
        <w:t xml:space="preserve">Penelitian ini menganalisis salah satu tindak tutur dari ketiga tindak tutur tersebut, </w:t>
      </w:r>
      <w:r w:rsidR="00836B23" w:rsidRPr="00AF728F">
        <w:rPr>
          <w:rFonts w:ascii="Times New Roman" w:hAnsi="Times New Roman" w:cs="Times New Roman"/>
          <w:color w:val="000000" w:themeColor="text1"/>
          <w:sz w:val="24"/>
          <w:szCs w:val="24"/>
        </w:rPr>
        <w:lastRenderedPageBreak/>
        <w:t>analisis artikel ini berfokus pada tindak tutur lokusi</w:t>
      </w:r>
      <w:r w:rsidR="00516536" w:rsidRPr="00AF728F">
        <w:rPr>
          <w:rFonts w:ascii="Times New Roman" w:hAnsi="Times New Roman" w:cs="Times New Roman"/>
          <w:color w:val="000000" w:themeColor="text1"/>
          <w:sz w:val="24"/>
          <w:szCs w:val="24"/>
        </w:rPr>
        <w:t xml:space="preserve"> yang terdapat pada </w:t>
      </w:r>
      <w:r w:rsidR="00516536" w:rsidRPr="00AF728F">
        <w:rPr>
          <w:rFonts w:ascii="Times New Roman" w:hAnsi="Times New Roman" w:cs="Times New Roman"/>
          <w:sz w:val="24"/>
          <w:szCs w:val="24"/>
        </w:rPr>
        <w:t>video konser</w:t>
      </w:r>
      <w:r w:rsidR="00BD0517" w:rsidRPr="00AF728F">
        <w:rPr>
          <w:rFonts w:ascii="Times New Roman" w:hAnsi="Times New Roman" w:cs="Times New Roman"/>
          <w:sz w:val="24"/>
          <w:szCs w:val="24"/>
        </w:rPr>
        <w:t>v</w:t>
      </w:r>
      <w:r w:rsidR="00516536" w:rsidRPr="00AF728F">
        <w:rPr>
          <w:rFonts w:ascii="Times New Roman" w:hAnsi="Times New Roman" w:cs="Times New Roman"/>
          <w:sz w:val="24"/>
          <w:szCs w:val="24"/>
        </w:rPr>
        <w:t xml:space="preserve">asi lingkungan dalam daftar pitar “Kuliah Online” di </w:t>
      </w:r>
      <w:proofErr w:type="spellStart"/>
      <w:r w:rsidR="00516536" w:rsidRPr="00AF728F">
        <w:rPr>
          <w:rFonts w:ascii="Times New Roman" w:hAnsi="Times New Roman" w:cs="Times New Roman"/>
          <w:i/>
          <w:iCs/>
          <w:sz w:val="24"/>
          <w:szCs w:val="24"/>
        </w:rPr>
        <w:t>channel</w:t>
      </w:r>
      <w:proofErr w:type="spellEnd"/>
      <w:r w:rsidR="00516536" w:rsidRPr="00AF728F">
        <w:rPr>
          <w:rFonts w:ascii="Times New Roman" w:hAnsi="Times New Roman" w:cs="Times New Roman"/>
          <w:i/>
          <w:iCs/>
          <w:sz w:val="24"/>
          <w:szCs w:val="24"/>
        </w:rPr>
        <w:t xml:space="preserve"> </w:t>
      </w:r>
      <w:proofErr w:type="spellStart"/>
      <w:r w:rsidR="00516536" w:rsidRPr="00AF728F">
        <w:rPr>
          <w:rFonts w:ascii="Times New Roman" w:hAnsi="Times New Roman" w:cs="Times New Roman"/>
          <w:i/>
          <w:iCs/>
          <w:sz w:val="24"/>
          <w:szCs w:val="24"/>
        </w:rPr>
        <w:t>youtube</w:t>
      </w:r>
      <w:proofErr w:type="spellEnd"/>
      <w:r w:rsidR="00516536" w:rsidRPr="00AF728F">
        <w:rPr>
          <w:rFonts w:ascii="Times New Roman" w:hAnsi="Times New Roman" w:cs="Times New Roman"/>
          <w:sz w:val="24"/>
          <w:szCs w:val="24"/>
        </w:rPr>
        <w:t xml:space="preserve"> Al Kholif. </w:t>
      </w:r>
      <w:r w:rsidR="00E5719A" w:rsidRPr="00AF728F">
        <w:rPr>
          <w:rFonts w:ascii="Times New Roman" w:hAnsi="Times New Roman" w:cs="Times New Roman"/>
          <w:color w:val="000000" w:themeColor="text1"/>
          <w:sz w:val="24"/>
          <w:szCs w:val="24"/>
        </w:rPr>
        <w:t>Tindak tutur lokusi merupakan jenis tindak tutur yang paling</w:t>
      </w:r>
      <w:r w:rsidR="00516536" w:rsidRPr="00AF728F">
        <w:rPr>
          <w:rFonts w:ascii="Times New Roman" w:hAnsi="Times New Roman" w:cs="Times New Roman"/>
          <w:color w:val="000000" w:themeColor="text1"/>
          <w:sz w:val="24"/>
          <w:szCs w:val="24"/>
        </w:rPr>
        <w:t xml:space="preserve"> dasar, berupa tuturan bermakna</w:t>
      </w:r>
      <w:r w:rsidR="00377514" w:rsidRPr="00AF728F">
        <w:rPr>
          <w:rFonts w:ascii="Times New Roman" w:hAnsi="Times New Roman" w:cs="Times New Roman"/>
          <w:color w:val="000000" w:themeColor="text1"/>
          <w:sz w:val="24"/>
          <w:szCs w:val="24"/>
        </w:rPr>
        <w:t xml:space="preserve"> atau memberikan penjelasan mengenai sebuah pernyataa</w:t>
      </w:r>
      <w:r w:rsidR="00BD0517" w:rsidRPr="00AF728F">
        <w:rPr>
          <w:rFonts w:ascii="Times New Roman" w:hAnsi="Times New Roman" w:cs="Times New Roman"/>
          <w:color w:val="000000" w:themeColor="text1"/>
          <w:sz w:val="24"/>
          <w:szCs w:val="24"/>
        </w:rPr>
        <w:t>n</w:t>
      </w:r>
      <w:r w:rsidR="00377514" w:rsidRPr="00AF728F">
        <w:rPr>
          <w:rFonts w:ascii="Times New Roman" w:hAnsi="Times New Roman" w:cs="Times New Roman"/>
          <w:color w:val="000000" w:themeColor="text1"/>
          <w:sz w:val="24"/>
          <w:szCs w:val="24"/>
        </w:rPr>
        <w:t xml:space="preserve"> yang disampaikan si penutur</w:t>
      </w:r>
      <w:r w:rsidR="00516536" w:rsidRPr="00AF728F">
        <w:rPr>
          <w:rFonts w:ascii="Times New Roman" w:hAnsi="Times New Roman" w:cs="Times New Roman"/>
          <w:color w:val="000000" w:themeColor="text1"/>
          <w:sz w:val="24"/>
          <w:szCs w:val="24"/>
        </w:rPr>
        <w:t>, selain itu tindak tutur lokusi juga memiliki makna yang tegas.</w:t>
      </w:r>
    </w:p>
    <w:p w14:paraId="5048B947" w14:textId="7239D13D" w:rsidR="00D61E16" w:rsidRPr="00AF728F" w:rsidRDefault="00FC0083" w:rsidP="00FC0083">
      <w:pPr>
        <w:spacing w:line="360" w:lineRule="auto"/>
        <w:ind w:left="720" w:firstLine="720"/>
        <w:jc w:val="both"/>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t>Analisis mengenai tindak tutur lokusi berbahasa pada bidang pragmatik sudah banyak dilakukan oleh peneliti sebelumnya. Seperti</w:t>
      </w:r>
      <w:r w:rsidR="00BD4532">
        <w:rPr>
          <w:rFonts w:ascii="Times New Roman" w:hAnsi="Times New Roman" w:cs="Times New Roman"/>
          <w:color w:val="000000" w:themeColor="text1"/>
          <w:sz w:val="24"/>
          <w:szCs w:val="24"/>
        </w:rPr>
        <w:t xml:space="preserve"> dalam </w:t>
      </w:r>
      <w:r w:rsidR="00BD4532">
        <w:rPr>
          <w:rFonts w:ascii="Times New Roman" w:hAnsi="Times New Roman" w:cs="Times New Roman"/>
          <w:color w:val="000000" w:themeColor="text1"/>
          <w:sz w:val="24"/>
          <w:szCs w:val="24"/>
        </w:rPr>
        <w:fldChar w:fldCharType="begin" w:fldLock="1"/>
      </w:r>
      <w:r w:rsidR="00BD4532">
        <w:rPr>
          <w:rFonts w:ascii="Times New Roman" w:hAnsi="Times New Roman" w:cs="Times New Roman"/>
          <w:color w:val="000000" w:themeColor="text1"/>
          <w:sz w:val="24"/>
          <w:szCs w:val="24"/>
        </w:rPr>
        <w:instrText>ADDIN CSL_CITATION {"citationItems":[{"id":"ITEM-1","itemData":{"DOI":"10.32493/sns.v1i2.10809","abstract":"Presiden Republik Indonesia yang ketiga ialah Bacharuddin Jusuf Habibie. Habibie merupakan inspirator pembangkit semangat dalam diri pendengar. Setiap tindak tutur yang disampaikan mampu memberikan informasi dan pernyataan yang bermanfaat. Tindak tutur diartikan sebagai sebuah tindakan mengujarkan tuturan. Tuturan yang Beliau sampaikan sering kali tersaji dalam bentuk video dari saluran YouTube. Siapapun bebas mengakses termasuk penulis. Dengan ini, penulis ingin menganalisis tindak tutur lokusi dalam salah satu video Beliau yang berjudul “Jangan Lelah Belajar” pada saluran YouTube Sang Inspirasi. Tujuan dari Penelitian ini adalah untuk mengkaji dan mencari bentuk-bentuk tuturan lokusi sesuai ujaran B.J Habibie dalam salah satu video yang berjudul “Jangan Lelah Belajar” pada saluran YouTube Sang Inspirasi. Metode yang digunakan dalam penelitian ini ialah metode deskripsi kualitatif. Data yang dipakai dalam penelitian ini bersumber dari ujaran lisan dan ujaran tertulis yang terdapat dalam video yang berjudul “Jangan Lelah Belajar” pada saluran YouTube Sang Inspirasi. Data dikumpulkan dengan menggunakan teknik menyimak dan mencatat ujaran yang ada. Penelitian ini menghasilkan bentuk tindak tutur lokusi yakni menginformasikan (8), menyatakan (1), menegaskan (1), menjelaskan (1), memberitahu (1), meminta/mengajak (1), dan mengingatkan (1). Selain itu, sebuah ujaran yang menjadi tindak tutur lokusi bisa juga menjadi tindak tutur ilokusi. Setelah adanya penelitian ini, penulis berharap dapat memberikan manfaat pemahaman bagi pembaca terkait tindak tutur lokusi dalam sebuah ujaran, serta menjadi rujukan penelitian-penelitian berikutnya.Kata Kunci: Tindak tutur, lokusi, Pragmatik, B.J Habibie, YouTube.","author":[{"dropping-particle":"","family":"Aini","given":"Egi Nur","non-dropping-particle":"","parse-names":false,"suffix":""},{"dropping-particle":"","family":"Utomo","given":"Asep Purwo Yudi","non-dropping-particle":"","parse-names":false,"suffix":""}],"container-title":"Prosiding Seminar Nasional Sasindo","id":"ITEM-1","issue":"2","issued":{"date-parts":[["2021"]]},"page":"11-20","title":"Analisis Tindak Tutur Lokusi Dalam Video “Jangan Lelah Belajar_B.J. Habibie” Pada Saluran Youtube Sang Inspirasi","type":"article-journal","volume":"1"},"uris":["http://www.mendeley.com/documents/?uuid=4812181a-fb90-40da-b837-f3020c584c66"]}],"mendeley":{"formattedCitation":"(Aini &amp; Utomo, 2021)","plainTextFormattedCitation":"(Aini &amp; Utomo, 2021)","previouslyFormattedCitation":"(Aini &amp; Utomo, 2021)"},"properties":{"noteIndex":0},"schema":"https://github.com/citation-style-language/schema/raw/master/csl-citation.json"}</w:instrText>
      </w:r>
      <w:r w:rsidR="00BD4532">
        <w:rPr>
          <w:rFonts w:ascii="Times New Roman" w:hAnsi="Times New Roman" w:cs="Times New Roman"/>
          <w:color w:val="000000" w:themeColor="text1"/>
          <w:sz w:val="24"/>
          <w:szCs w:val="24"/>
        </w:rPr>
        <w:fldChar w:fldCharType="separate"/>
      </w:r>
      <w:r w:rsidR="00BD4532" w:rsidRPr="00BD4532">
        <w:rPr>
          <w:rFonts w:ascii="Times New Roman" w:hAnsi="Times New Roman" w:cs="Times New Roman"/>
          <w:noProof/>
          <w:color w:val="000000" w:themeColor="text1"/>
          <w:sz w:val="24"/>
          <w:szCs w:val="24"/>
        </w:rPr>
        <w:t>(Aini &amp; Utomo, 2021)</w:t>
      </w:r>
      <w:r w:rsidR="00BD4532">
        <w:rPr>
          <w:rFonts w:ascii="Times New Roman" w:hAnsi="Times New Roman" w:cs="Times New Roman"/>
          <w:color w:val="000000" w:themeColor="text1"/>
          <w:sz w:val="24"/>
          <w:szCs w:val="24"/>
        </w:rPr>
        <w:fldChar w:fldCharType="end"/>
      </w:r>
      <w:r w:rsidRPr="00AF728F">
        <w:rPr>
          <w:rFonts w:ascii="Times New Roman" w:hAnsi="Times New Roman" w:cs="Times New Roman"/>
          <w:color w:val="000000" w:themeColor="text1"/>
          <w:sz w:val="24"/>
          <w:szCs w:val="24"/>
        </w:rPr>
        <w:t xml:space="preserve"> </w:t>
      </w:r>
      <w:r w:rsidR="00BD4532">
        <w:rPr>
          <w:rFonts w:ascii="Times New Roman" w:hAnsi="Times New Roman" w:cs="Times New Roman"/>
          <w:color w:val="000000" w:themeColor="text1"/>
          <w:sz w:val="24"/>
          <w:szCs w:val="24"/>
        </w:rPr>
        <w:t xml:space="preserve">penulis </w:t>
      </w:r>
      <w:r w:rsidR="00BD4532" w:rsidRPr="00AF728F">
        <w:rPr>
          <w:rFonts w:ascii="Times New Roman" w:hAnsi="Times New Roman" w:cs="Times New Roman"/>
          <w:color w:val="000000" w:themeColor="text1"/>
          <w:sz w:val="24"/>
          <w:szCs w:val="24"/>
        </w:rPr>
        <w:t>mengan</w:t>
      </w:r>
      <w:r w:rsidR="00BD4532">
        <w:rPr>
          <w:rFonts w:ascii="Times New Roman" w:hAnsi="Times New Roman" w:cs="Times New Roman"/>
          <w:color w:val="000000" w:themeColor="text1"/>
          <w:sz w:val="24"/>
          <w:szCs w:val="24"/>
        </w:rPr>
        <w:t>a</w:t>
      </w:r>
      <w:r w:rsidR="00BD4532" w:rsidRPr="00AF728F">
        <w:rPr>
          <w:rFonts w:ascii="Times New Roman" w:hAnsi="Times New Roman" w:cs="Times New Roman"/>
          <w:color w:val="000000" w:themeColor="text1"/>
          <w:sz w:val="24"/>
          <w:szCs w:val="24"/>
        </w:rPr>
        <w:t>lisis</w:t>
      </w:r>
      <w:r w:rsidR="00AF728F" w:rsidRPr="00AF728F">
        <w:rPr>
          <w:rFonts w:ascii="Times New Roman" w:hAnsi="Times New Roman" w:cs="Times New Roman"/>
          <w:color w:val="000000" w:themeColor="text1"/>
          <w:sz w:val="24"/>
          <w:szCs w:val="24"/>
        </w:rPr>
        <w:t xml:space="preserve"> tentang </w:t>
      </w:r>
      <w:r w:rsidR="00BD4532">
        <w:rPr>
          <w:rFonts w:ascii="Times New Roman" w:hAnsi="Times New Roman" w:cs="Times New Roman"/>
          <w:color w:val="000000" w:themeColor="text1"/>
          <w:sz w:val="24"/>
          <w:szCs w:val="24"/>
        </w:rPr>
        <w:t>t</w:t>
      </w:r>
      <w:r w:rsidR="00AF728F" w:rsidRPr="00AF728F">
        <w:rPr>
          <w:rFonts w:ascii="Times New Roman" w:hAnsi="Times New Roman" w:cs="Times New Roman"/>
          <w:color w:val="000000" w:themeColor="text1"/>
          <w:sz w:val="24"/>
          <w:szCs w:val="24"/>
        </w:rPr>
        <w:t xml:space="preserve">indak </w:t>
      </w:r>
      <w:r w:rsidR="00BD4532">
        <w:rPr>
          <w:rFonts w:ascii="Times New Roman" w:hAnsi="Times New Roman" w:cs="Times New Roman"/>
          <w:color w:val="000000" w:themeColor="text1"/>
          <w:sz w:val="24"/>
          <w:szCs w:val="24"/>
        </w:rPr>
        <w:t>t</w:t>
      </w:r>
      <w:r w:rsidR="00AF728F" w:rsidRPr="00AF728F">
        <w:rPr>
          <w:rFonts w:ascii="Times New Roman" w:hAnsi="Times New Roman" w:cs="Times New Roman"/>
          <w:color w:val="000000" w:themeColor="text1"/>
          <w:sz w:val="24"/>
          <w:szCs w:val="24"/>
        </w:rPr>
        <w:t xml:space="preserve">utur </w:t>
      </w:r>
      <w:r w:rsidR="00BD4532">
        <w:rPr>
          <w:rFonts w:ascii="Times New Roman" w:hAnsi="Times New Roman" w:cs="Times New Roman"/>
          <w:color w:val="000000" w:themeColor="text1"/>
          <w:sz w:val="24"/>
          <w:szCs w:val="24"/>
        </w:rPr>
        <w:t>l</w:t>
      </w:r>
      <w:r w:rsidR="00AF728F" w:rsidRPr="00AF728F">
        <w:rPr>
          <w:rFonts w:ascii="Times New Roman" w:hAnsi="Times New Roman" w:cs="Times New Roman"/>
          <w:color w:val="000000" w:themeColor="text1"/>
          <w:sz w:val="24"/>
          <w:szCs w:val="24"/>
        </w:rPr>
        <w:t xml:space="preserve">okusi dalam Video “Jangan Lelah Belajar B.J. Habibie “ pada </w:t>
      </w:r>
      <w:r w:rsidR="00BD4532">
        <w:rPr>
          <w:rFonts w:ascii="Times New Roman" w:hAnsi="Times New Roman" w:cs="Times New Roman"/>
          <w:color w:val="000000" w:themeColor="text1"/>
          <w:sz w:val="24"/>
          <w:szCs w:val="24"/>
        </w:rPr>
        <w:t>s</w:t>
      </w:r>
      <w:r w:rsidR="00AF728F" w:rsidRPr="00AF728F">
        <w:rPr>
          <w:rFonts w:ascii="Times New Roman" w:hAnsi="Times New Roman" w:cs="Times New Roman"/>
          <w:color w:val="000000" w:themeColor="text1"/>
          <w:sz w:val="24"/>
          <w:szCs w:val="24"/>
        </w:rPr>
        <w:t xml:space="preserve">aluran </w:t>
      </w:r>
      <w:proofErr w:type="spellStart"/>
      <w:r w:rsidR="00AF728F" w:rsidRPr="00AF728F">
        <w:rPr>
          <w:rFonts w:ascii="Times New Roman" w:hAnsi="Times New Roman" w:cs="Times New Roman"/>
          <w:color w:val="000000" w:themeColor="text1"/>
          <w:sz w:val="24"/>
          <w:szCs w:val="24"/>
        </w:rPr>
        <w:t>You</w:t>
      </w:r>
      <w:r w:rsidR="00BD4532">
        <w:rPr>
          <w:rFonts w:ascii="Times New Roman" w:hAnsi="Times New Roman" w:cs="Times New Roman"/>
          <w:color w:val="000000" w:themeColor="text1"/>
          <w:sz w:val="24"/>
          <w:szCs w:val="24"/>
        </w:rPr>
        <w:t>T</w:t>
      </w:r>
      <w:r w:rsidR="00AF728F" w:rsidRPr="00AF728F">
        <w:rPr>
          <w:rFonts w:ascii="Times New Roman" w:hAnsi="Times New Roman" w:cs="Times New Roman"/>
          <w:color w:val="000000" w:themeColor="text1"/>
          <w:sz w:val="24"/>
          <w:szCs w:val="24"/>
        </w:rPr>
        <w:t>ube</w:t>
      </w:r>
      <w:proofErr w:type="spellEnd"/>
      <w:r w:rsidR="00AF728F" w:rsidRPr="00AF728F">
        <w:rPr>
          <w:rFonts w:ascii="Times New Roman" w:hAnsi="Times New Roman" w:cs="Times New Roman"/>
          <w:color w:val="000000" w:themeColor="text1"/>
          <w:sz w:val="24"/>
          <w:szCs w:val="24"/>
        </w:rPr>
        <w:t xml:space="preserve"> Sang Inspirasi </w:t>
      </w:r>
      <w:r w:rsidR="00BD4532">
        <w:rPr>
          <w:rFonts w:ascii="Times New Roman" w:hAnsi="Times New Roman" w:cs="Times New Roman"/>
          <w:color w:val="000000" w:themeColor="text1"/>
          <w:sz w:val="24"/>
          <w:szCs w:val="24"/>
        </w:rPr>
        <w:t>dan</w:t>
      </w:r>
      <w:r w:rsidR="00AF728F" w:rsidRPr="00AF728F">
        <w:rPr>
          <w:rFonts w:ascii="Times New Roman" w:hAnsi="Times New Roman" w:cs="Times New Roman"/>
          <w:color w:val="000000" w:themeColor="text1"/>
          <w:sz w:val="24"/>
          <w:szCs w:val="24"/>
        </w:rPr>
        <w:t xml:space="preserve"> </w:t>
      </w:r>
      <w:r w:rsidR="00BD4532">
        <w:rPr>
          <w:rFonts w:ascii="Times New Roman" w:hAnsi="Times New Roman" w:cs="Times New Roman"/>
          <w:color w:val="000000" w:themeColor="text1"/>
          <w:sz w:val="24"/>
          <w:szCs w:val="24"/>
        </w:rPr>
        <w:t xml:space="preserve">dalam </w:t>
      </w:r>
      <w:r w:rsidR="00BD4532">
        <w:rPr>
          <w:rFonts w:ascii="Times New Roman" w:hAnsi="Times New Roman" w:cs="Times New Roman"/>
          <w:color w:val="000000" w:themeColor="text1"/>
          <w:sz w:val="24"/>
          <w:szCs w:val="24"/>
        </w:rPr>
        <w:fldChar w:fldCharType="begin" w:fldLock="1"/>
      </w:r>
      <w:r w:rsidR="000B0A70">
        <w:rPr>
          <w:rFonts w:ascii="Times New Roman" w:hAnsi="Times New Roman" w:cs="Times New Roman"/>
          <w:color w:val="000000" w:themeColor="text1"/>
          <w:sz w:val="24"/>
          <w:szCs w:val="24"/>
        </w:rPr>
        <w:instrText>ADDIN CSL_CITATION {"citationItems":[{"id":"ITEM-1","itemData":{"abstract":"Penelitian ini merupakan Penelitian Deskriptif yang bertujuan (1) Memperoleh gambaran objektif mengenai tindak tutur lokusi, ilokusi, dan perlokusi dalam proses pembelajaranbahasa Indonesia di kelas XI MIPA 7 SMA N 7 Denpasar tahun pelajaran 2018/2019. (2) Mengetahui faktor-faktor yang mempengaruhi munculnya tindak tutur lokusi, ilokusi, perlokusi dalam proses pembelajaran bahasa Indonesia di kelas XI MIPA 7 SMA N 7 Denpasar tahun pelajaran 2018/2019. Pengumpulan data dilakukan dengan tekni konservasi, wawancara, dan rekam. Data yang diperoleh dianalisis secara deksriptif kualitatif. Tindak tutur lokusi yang dituturkan guru dan siswa dalam proses pembelajaran bahasa Indonesia sejumlah 27 tuturan, tindak tuturi lokusi sejumlah 36 tuturan, dan tindak tutur perlokusi sejumlah 36 tuturan. Munculnya tindak tutur perlokusi dalam proses pembelajaran bahasa Indonesia dipengaruhi oleh dua factor yaitu guru memiliki pengetahuan yang luas mengenai tindak tutur perlokusi sehingga mampu menggunakan tindak tutur dalam proses pembelajaran, guru dan siswa menyampaikan tuturan di dalam kelas sesuai dengan modus tuturannya dengan tujuan tuturan yang disampaikan mempunyai daya pengaruh atau efek bagi mitra tutur","author":[{"dropping-particle":"","family":"I Made Pradipta Adhiguna, I Nyoman Adi Susrawan","given":"Dewa Gede Bambang Erawan","non-dropping-particle":"","parse-names":false,"suffix":""}],"container-title":"Jurnal Bakti Saraswati","id":"ITEM-1","issue":"02","issued":{"date-parts":[["2019"]]},"page":"204-211","title":"Analisis Tindak Tutur Lokusi, Ilokusi, dan Perlokusi dalam Proses Pembelajaran Bahasa Indoensia Di Kelas XI MIPA 7 SMA N 7 Denpasar Tahun Pelajaran 2018/2019","type":"article-journal","volume":"Vol. 08 No"},"uris":["http://www.mendeley.com/documents/?uuid=52a1892c-4ffa-4485-b0a4-d1635f0f2b94"]}],"mendeley":{"formattedCitation":"(I Made Pradipta Adhiguna, I Nyoman Adi Susrawan, 2019)","plainTextFormattedCitation":"(I Made Pradipta Adhiguna, I Nyoman Adi Susrawan, 2019)","previouslyFormattedCitation":"(I Made Pradipta Adhiguna, I Nyoman Adi Susrawan, 2019)"},"properties":{"noteIndex":0},"schema":"https://github.com/citation-style-language/schema/raw/master/csl-citation.json"}</w:instrText>
      </w:r>
      <w:r w:rsidR="00BD4532">
        <w:rPr>
          <w:rFonts w:ascii="Times New Roman" w:hAnsi="Times New Roman" w:cs="Times New Roman"/>
          <w:color w:val="000000" w:themeColor="text1"/>
          <w:sz w:val="24"/>
          <w:szCs w:val="24"/>
        </w:rPr>
        <w:fldChar w:fldCharType="separate"/>
      </w:r>
      <w:r w:rsidR="00BD4532" w:rsidRPr="00BD4532">
        <w:rPr>
          <w:rFonts w:ascii="Times New Roman" w:hAnsi="Times New Roman" w:cs="Times New Roman"/>
          <w:noProof/>
          <w:color w:val="000000" w:themeColor="text1"/>
          <w:sz w:val="24"/>
          <w:szCs w:val="24"/>
        </w:rPr>
        <w:t>(I Made Pradipta Adhiguna, I Nyoman Adi Susrawan, 2019)</w:t>
      </w:r>
      <w:r w:rsidR="00BD4532">
        <w:rPr>
          <w:rFonts w:ascii="Times New Roman" w:hAnsi="Times New Roman" w:cs="Times New Roman"/>
          <w:color w:val="000000" w:themeColor="text1"/>
          <w:sz w:val="24"/>
          <w:szCs w:val="24"/>
        </w:rPr>
        <w:fldChar w:fldCharType="end"/>
      </w:r>
      <w:r w:rsidR="00BD4532">
        <w:rPr>
          <w:rFonts w:ascii="Times New Roman" w:hAnsi="Times New Roman" w:cs="Times New Roman"/>
          <w:color w:val="000000" w:themeColor="text1"/>
          <w:sz w:val="24"/>
          <w:szCs w:val="24"/>
        </w:rPr>
        <w:t xml:space="preserve"> yang menganalisis tentang t</w:t>
      </w:r>
      <w:r w:rsidR="00AF728F" w:rsidRPr="00AF728F">
        <w:rPr>
          <w:rFonts w:ascii="Times New Roman" w:hAnsi="Times New Roman" w:cs="Times New Roman"/>
          <w:color w:val="000000" w:themeColor="text1"/>
          <w:sz w:val="24"/>
          <w:szCs w:val="24"/>
        </w:rPr>
        <w:t xml:space="preserve">indak </w:t>
      </w:r>
      <w:r w:rsidR="00BD4532">
        <w:rPr>
          <w:rFonts w:ascii="Times New Roman" w:hAnsi="Times New Roman" w:cs="Times New Roman"/>
          <w:color w:val="000000" w:themeColor="text1"/>
          <w:sz w:val="24"/>
          <w:szCs w:val="24"/>
        </w:rPr>
        <w:t>t</w:t>
      </w:r>
      <w:r w:rsidR="00AF728F" w:rsidRPr="00AF728F">
        <w:rPr>
          <w:rFonts w:ascii="Times New Roman" w:hAnsi="Times New Roman" w:cs="Times New Roman"/>
          <w:color w:val="000000" w:themeColor="text1"/>
          <w:sz w:val="24"/>
          <w:szCs w:val="24"/>
        </w:rPr>
        <w:t xml:space="preserve">utur </w:t>
      </w:r>
      <w:r w:rsidR="00BD4532">
        <w:rPr>
          <w:rFonts w:ascii="Times New Roman" w:hAnsi="Times New Roman" w:cs="Times New Roman"/>
          <w:color w:val="000000" w:themeColor="text1"/>
          <w:sz w:val="24"/>
          <w:szCs w:val="24"/>
        </w:rPr>
        <w:t>l</w:t>
      </w:r>
      <w:r w:rsidR="00AF728F" w:rsidRPr="00AF728F">
        <w:rPr>
          <w:rFonts w:ascii="Times New Roman" w:hAnsi="Times New Roman" w:cs="Times New Roman"/>
          <w:color w:val="000000" w:themeColor="text1"/>
          <w:sz w:val="24"/>
          <w:szCs w:val="24"/>
        </w:rPr>
        <w:t xml:space="preserve">okusi, </w:t>
      </w:r>
      <w:r w:rsidR="00BD4532">
        <w:rPr>
          <w:rFonts w:ascii="Times New Roman" w:hAnsi="Times New Roman" w:cs="Times New Roman"/>
          <w:color w:val="000000" w:themeColor="text1"/>
          <w:sz w:val="24"/>
          <w:szCs w:val="24"/>
        </w:rPr>
        <w:t>i</w:t>
      </w:r>
      <w:r w:rsidR="00AF728F" w:rsidRPr="00AF728F">
        <w:rPr>
          <w:rFonts w:ascii="Times New Roman" w:hAnsi="Times New Roman" w:cs="Times New Roman"/>
          <w:color w:val="000000" w:themeColor="text1"/>
          <w:sz w:val="24"/>
          <w:szCs w:val="24"/>
        </w:rPr>
        <w:t xml:space="preserve">lokusi, dan </w:t>
      </w:r>
      <w:r w:rsidR="00BD4532">
        <w:rPr>
          <w:rFonts w:ascii="Times New Roman" w:hAnsi="Times New Roman" w:cs="Times New Roman"/>
          <w:color w:val="000000" w:themeColor="text1"/>
          <w:sz w:val="24"/>
          <w:szCs w:val="24"/>
        </w:rPr>
        <w:t>p</w:t>
      </w:r>
      <w:r w:rsidR="00325B92" w:rsidRPr="00AF728F">
        <w:rPr>
          <w:rFonts w:ascii="Times New Roman" w:hAnsi="Times New Roman" w:cs="Times New Roman"/>
          <w:color w:val="000000" w:themeColor="text1"/>
          <w:sz w:val="24"/>
          <w:szCs w:val="24"/>
        </w:rPr>
        <w:t xml:space="preserve">erlokusi dalam proses pembelajaran Bahasa Indonesia di kelas XI MIPA 7 SMA N 7 Denpasar tahun pelajaran </w:t>
      </w:r>
      <w:r w:rsidRPr="00AF728F">
        <w:rPr>
          <w:rFonts w:ascii="Times New Roman" w:hAnsi="Times New Roman" w:cs="Times New Roman"/>
          <w:color w:val="000000" w:themeColor="text1"/>
          <w:sz w:val="24"/>
          <w:szCs w:val="24"/>
        </w:rPr>
        <w:t>2018/2019</w:t>
      </w:r>
      <w:r w:rsidR="00B61B1F" w:rsidRPr="00AF728F">
        <w:rPr>
          <w:rFonts w:ascii="Times New Roman" w:hAnsi="Times New Roman" w:cs="Times New Roman"/>
          <w:color w:val="000000" w:themeColor="text1"/>
          <w:sz w:val="24"/>
          <w:szCs w:val="24"/>
        </w:rPr>
        <w:t>.</w:t>
      </w:r>
      <w:r w:rsidRPr="00AF728F">
        <w:rPr>
          <w:rFonts w:ascii="Times New Roman" w:hAnsi="Times New Roman" w:cs="Times New Roman"/>
          <w:color w:val="000000" w:themeColor="text1"/>
          <w:sz w:val="24"/>
          <w:szCs w:val="24"/>
        </w:rPr>
        <w:t xml:space="preserve"> Hal ini me</w:t>
      </w:r>
      <w:r w:rsidR="00BD4532">
        <w:rPr>
          <w:rFonts w:ascii="Times New Roman" w:hAnsi="Times New Roman" w:cs="Times New Roman"/>
          <w:color w:val="000000" w:themeColor="text1"/>
          <w:sz w:val="24"/>
          <w:szCs w:val="24"/>
        </w:rPr>
        <w:t>n</w:t>
      </w:r>
      <w:r w:rsidRPr="00AF728F">
        <w:rPr>
          <w:rFonts w:ascii="Times New Roman" w:hAnsi="Times New Roman" w:cs="Times New Roman"/>
          <w:color w:val="000000" w:themeColor="text1"/>
          <w:sz w:val="24"/>
          <w:szCs w:val="24"/>
        </w:rPr>
        <w:t xml:space="preserve">jadikan penelitian yang kami lakukan berbeda dengan penelitian yang dilakukan sebelumnya karena objek yang digunakan dalam penelitian ini berbentuk video yang hanya berfokus pada segi kajian lokusi pragmatik. </w:t>
      </w:r>
    </w:p>
    <w:p w14:paraId="66411259" w14:textId="3D1D9656" w:rsidR="00F237FE" w:rsidRPr="00AF728F" w:rsidRDefault="00F237FE" w:rsidP="00FC0083">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 xml:space="preserve">Rumusan </w:t>
      </w:r>
      <w:r w:rsidR="00F82B74" w:rsidRPr="00AF728F">
        <w:rPr>
          <w:rFonts w:ascii="Times New Roman" w:hAnsi="Times New Roman" w:cs="Times New Roman"/>
          <w:sz w:val="24"/>
          <w:szCs w:val="24"/>
        </w:rPr>
        <w:t>masalah dalam penulisan artikel ilmiah ini</w:t>
      </w:r>
      <w:r w:rsidR="001A3852" w:rsidRPr="00AF728F">
        <w:rPr>
          <w:rFonts w:ascii="Times New Roman" w:hAnsi="Times New Roman" w:cs="Times New Roman"/>
          <w:sz w:val="24"/>
          <w:szCs w:val="24"/>
        </w:rPr>
        <w:t xml:space="preserve"> yaitu Apa bentuk tindak tutur </w:t>
      </w:r>
      <w:r w:rsidR="00F82B74" w:rsidRPr="00AF728F">
        <w:rPr>
          <w:rFonts w:ascii="Times New Roman" w:hAnsi="Times New Roman" w:cs="Times New Roman"/>
          <w:sz w:val="24"/>
          <w:szCs w:val="24"/>
        </w:rPr>
        <w:t>lokusi yang digunakan Al Kholif dalam video pembelajaran konservasi lingkungan pada daftar putar “Kuliah Online”</w:t>
      </w:r>
      <w:r w:rsidR="00054E6F" w:rsidRPr="00AF728F">
        <w:rPr>
          <w:rFonts w:ascii="Times New Roman" w:hAnsi="Times New Roman" w:cs="Times New Roman"/>
          <w:sz w:val="24"/>
          <w:szCs w:val="24"/>
        </w:rPr>
        <w:t xml:space="preserve"> di Channel Youtube Al Kholif? </w:t>
      </w:r>
      <w:r w:rsidR="001A3852" w:rsidRPr="00AF728F">
        <w:rPr>
          <w:rFonts w:ascii="Times New Roman" w:hAnsi="Times New Roman" w:cs="Times New Roman"/>
          <w:sz w:val="24"/>
          <w:szCs w:val="24"/>
        </w:rPr>
        <w:t xml:space="preserve">Bagaimana fungsi tindak tutur </w:t>
      </w:r>
      <w:r w:rsidR="00F82B74" w:rsidRPr="00AF728F">
        <w:rPr>
          <w:rFonts w:ascii="Times New Roman" w:hAnsi="Times New Roman" w:cs="Times New Roman"/>
          <w:sz w:val="24"/>
          <w:szCs w:val="24"/>
        </w:rPr>
        <w:t xml:space="preserve">lokusi yang digunakan </w:t>
      </w:r>
      <w:r w:rsidR="00054E6F" w:rsidRPr="00AF728F">
        <w:rPr>
          <w:rFonts w:ascii="Times New Roman" w:hAnsi="Times New Roman" w:cs="Times New Roman"/>
          <w:sz w:val="24"/>
          <w:szCs w:val="24"/>
        </w:rPr>
        <w:t>Al Kholif dalam video pembelajaran konservasi lingkungan pada daftar putar “Kuliah Online” di Channel Youtube Al Kholif ?</w:t>
      </w:r>
      <w:r w:rsidR="00FC0083" w:rsidRPr="00AF728F">
        <w:rPr>
          <w:rFonts w:ascii="Times New Roman" w:hAnsi="Times New Roman" w:cs="Times New Roman"/>
          <w:sz w:val="24"/>
          <w:szCs w:val="24"/>
        </w:rPr>
        <w:t xml:space="preserve"> Penelitian dalam artikel ini bertujuan untuk mengidentifikasikan bentuk tindak tutur lokusi yang digunakan Al Kholif dalam video pembelajaran konservasi lingkungan pada daftar putar “Kuliah Online” di Channel Youtube Al Kholif.</w:t>
      </w:r>
    </w:p>
    <w:p w14:paraId="6969DD9C" w14:textId="5C199242" w:rsidR="00054E6F" w:rsidRPr="00AF728F" w:rsidRDefault="00054E6F" w:rsidP="00FC0083">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Penelitian dalam artikel ini bertujuan untuk mengidenti</w:t>
      </w:r>
      <w:r w:rsidR="001A3852" w:rsidRPr="00AF728F">
        <w:rPr>
          <w:rFonts w:ascii="Times New Roman" w:hAnsi="Times New Roman" w:cs="Times New Roman"/>
          <w:sz w:val="24"/>
          <w:szCs w:val="24"/>
        </w:rPr>
        <w:t>fikasikan bentuk tindak tutur l</w:t>
      </w:r>
      <w:r w:rsidRPr="00AF728F">
        <w:rPr>
          <w:rFonts w:ascii="Times New Roman" w:hAnsi="Times New Roman" w:cs="Times New Roman"/>
          <w:sz w:val="24"/>
          <w:szCs w:val="24"/>
        </w:rPr>
        <w:t xml:space="preserve">okusi yang digunakan Al Kholif dalam video pembelajaran konservasi lingkungan pada daftar putar “Kuliah Online” di Channel Youtube Al Kholif. Mengidentifikasikan fungsi </w:t>
      </w:r>
      <w:r w:rsidR="001A3852" w:rsidRPr="00AF728F">
        <w:rPr>
          <w:rFonts w:ascii="Times New Roman" w:hAnsi="Times New Roman" w:cs="Times New Roman"/>
          <w:sz w:val="24"/>
          <w:szCs w:val="24"/>
        </w:rPr>
        <w:t xml:space="preserve">tindak tutur </w:t>
      </w:r>
      <w:r w:rsidRPr="00AF728F">
        <w:rPr>
          <w:rFonts w:ascii="Times New Roman" w:hAnsi="Times New Roman" w:cs="Times New Roman"/>
          <w:sz w:val="24"/>
          <w:szCs w:val="24"/>
        </w:rPr>
        <w:t xml:space="preserve">lokusi yang digunakan Al Kholif dalam video pembelajaran konservasi lingkungan pada daftar putar “Kuliah Online” di Channel Youtube Al Kholif. </w:t>
      </w:r>
      <w:r w:rsidR="00FC0083" w:rsidRPr="00AF728F">
        <w:rPr>
          <w:rFonts w:ascii="Times New Roman" w:hAnsi="Times New Roman" w:cs="Times New Roman"/>
          <w:sz w:val="24"/>
          <w:szCs w:val="24"/>
        </w:rPr>
        <w:t xml:space="preserve">Dengan melakukan penelitian ini dapat digunakan sebagai acuan untuk menganalisis tindak tutur seperti apa yang selalu kita gunakan sehari-hari, karena sebenarnya dalam </w:t>
      </w:r>
      <w:r w:rsidR="0037089D" w:rsidRPr="00AF728F">
        <w:rPr>
          <w:rFonts w:ascii="Times New Roman" w:hAnsi="Times New Roman" w:cs="Times New Roman"/>
          <w:sz w:val="24"/>
          <w:szCs w:val="24"/>
        </w:rPr>
        <w:t>melakukan</w:t>
      </w:r>
      <w:r w:rsidR="00FC0083" w:rsidRPr="00AF728F">
        <w:rPr>
          <w:rFonts w:ascii="Times New Roman" w:hAnsi="Times New Roman" w:cs="Times New Roman"/>
          <w:sz w:val="24"/>
          <w:szCs w:val="24"/>
        </w:rPr>
        <w:t xml:space="preserve"> komunikasi, manusia menggunakan tuturan atau ujaran </w:t>
      </w:r>
      <w:r w:rsidR="00FC0083" w:rsidRPr="00AF728F">
        <w:rPr>
          <w:rFonts w:ascii="Times New Roman" w:hAnsi="Times New Roman" w:cs="Times New Roman"/>
          <w:sz w:val="24"/>
          <w:szCs w:val="24"/>
        </w:rPr>
        <w:lastRenderedPageBreak/>
        <w:t xml:space="preserve">yang dapat dikelompokkan ke dalam beberapa jenis tindak tutur, baik lokusi, ilokusi, maupun perlokusi dan berfokus pada tindak tutur lokusi seperti pada artikel ini. </w:t>
      </w:r>
    </w:p>
    <w:p w14:paraId="702F6F99" w14:textId="0A8C6EDC" w:rsidR="004D2645" w:rsidRPr="00AF728F" w:rsidRDefault="00054E6F" w:rsidP="004F0A11">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 xml:space="preserve">Dari hasil penelitian ini dapat memberikan manfaat teoritis berupa pengembangan ilmu linguistik, khususnya di cabang ilmu pragmatik tentang tindak tutur. Manfaat praktis penelitian ini diharapkan mampu dijadikan sebuah gambaran untuk mahasiswa dalam mendalami fenomena kebahasaan </w:t>
      </w:r>
      <w:r w:rsidR="00647599" w:rsidRPr="00AF728F">
        <w:rPr>
          <w:rFonts w:ascii="Times New Roman" w:hAnsi="Times New Roman" w:cs="Times New Roman"/>
          <w:sz w:val="24"/>
          <w:szCs w:val="24"/>
        </w:rPr>
        <w:t>dan dapat dijadikan acuan untuk mendukung penelitian pragmatik mengenai ti</w:t>
      </w:r>
      <w:r w:rsidR="001A3852" w:rsidRPr="00AF728F">
        <w:rPr>
          <w:rFonts w:ascii="Times New Roman" w:hAnsi="Times New Roman" w:cs="Times New Roman"/>
          <w:sz w:val="24"/>
          <w:szCs w:val="24"/>
        </w:rPr>
        <w:t xml:space="preserve">ndak tutur </w:t>
      </w:r>
      <w:r w:rsidR="00647599" w:rsidRPr="00AF728F">
        <w:rPr>
          <w:rFonts w:ascii="Times New Roman" w:hAnsi="Times New Roman" w:cs="Times New Roman"/>
          <w:sz w:val="24"/>
          <w:szCs w:val="24"/>
        </w:rPr>
        <w:t>lokusi. Bahkan dapat dianalisis kembali sehingga ketika ditemukan suatu kekurangan, dapat dijadikan bahan untuk perbaikan</w:t>
      </w:r>
      <w:r w:rsidR="00C35B84" w:rsidRPr="00AF728F">
        <w:rPr>
          <w:rFonts w:ascii="Times New Roman" w:hAnsi="Times New Roman" w:cs="Times New Roman"/>
          <w:sz w:val="24"/>
          <w:szCs w:val="24"/>
        </w:rPr>
        <w:t xml:space="preserve"> </w:t>
      </w:r>
      <w:r w:rsidR="00C35B84" w:rsidRPr="00AF728F">
        <w:rPr>
          <w:rFonts w:ascii="Times New Roman" w:hAnsi="Times New Roman" w:cs="Times New Roman"/>
          <w:sz w:val="24"/>
          <w:szCs w:val="24"/>
        </w:rPr>
        <w:fldChar w:fldCharType="begin" w:fldLock="1"/>
      </w:r>
      <w:r w:rsidR="004F0A11">
        <w:rPr>
          <w:rFonts w:ascii="Times New Roman" w:hAnsi="Times New Roman" w:cs="Times New Roman"/>
          <w:sz w:val="24"/>
          <w:szCs w:val="24"/>
        </w:rPr>
        <w:instrText>ADDIN CSL_CITATION {"citationItems":[{"id":"ITEM-1","itemData":{"ISBN":"9788490225370","ISSN":"18196608","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nita Ratnasari","given":"","non-dropping-particle":"","parse-names":false,"suffix":""}],"container-title":"Material Safety Data Sheet","id":"ITEM-1","issue":"1","issued":{"date-parts":[["2022"]]},"page":"1-12","title":"TINDAK TUTUR ILOKUSI GANJAR PRANOWO PADA VIDEO PERCAKAPAN MENGENAI VAKSINASI DALAM UNGGAHAN INSTAGRAM","type":"article-journal","volume":"33"},"uris":["http://www.mendeley.com/documents/?uuid=3e8f186b-8825-429b-befb-fec8836f53bc","http://www.mendeley.com/documents/?uuid=ec08b82f-9085-4e6e-9765-c4524f95381a"]}],"mendeley":{"formattedCitation":"(Anita Ratnasari, 2022)","plainTextFormattedCitation":"(Anita Ratnasari, 2022)","previouslyFormattedCitation":"(Anita Ratnasari, 2022)"},"properties":{"noteIndex":0},"schema":"https://github.com/citation-style-language/schema/raw/master/csl-citation.json"}</w:instrText>
      </w:r>
      <w:r w:rsidR="00C35B84" w:rsidRPr="00AF728F">
        <w:rPr>
          <w:rFonts w:ascii="Times New Roman" w:hAnsi="Times New Roman" w:cs="Times New Roman"/>
          <w:sz w:val="24"/>
          <w:szCs w:val="24"/>
        </w:rPr>
        <w:fldChar w:fldCharType="separate"/>
      </w:r>
      <w:r w:rsidR="004F0A11" w:rsidRPr="004F0A11">
        <w:rPr>
          <w:rFonts w:ascii="Times New Roman" w:hAnsi="Times New Roman" w:cs="Times New Roman"/>
          <w:noProof/>
          <w:sz w:val="24"/>
          <w:szCs w:val="24"/>
        </w:rPr>
        <w:t>(Anita Ratnasari, 2022)</w:t>
      </w:r>
      <w:r w:rsidR="00C35B84" w:rsidRPr="00AF728F">
        <w:rPr>
          <w:rFonts w:ascii="Times New Roman" w:hAnsi="Times New Roman" w:cs="Times New Roman"/>
          <w:sz w:val="24"/>
          <w:szCs w:val="24"/>
        </w:rPr>
        <w:fldChar w:fldCharType="end"/>
      </w:r>
      <w:r w:rsidR="00647599" w:rsidRPr="00AF728F">
        <w:rPr>
          <w:rFonts w:ascii="Times New Roman" w:hAnsi="Times New Roman" w:cs="Times New Roman"/>
          <w:sz w:val="24"/>
          <w:szCs w:val="24"/>
        </w:rPr>
        <w:t>. Bagi pembaca umum, hasil penelitian ini dapat dijadikan bacaan untuk pembaca sebagai ajang menambah wawasan dan pengetahuan.</w:t>
      </w:r>
      <w:r w:rsidR="00FC0083" w:rsidRPr="00AF728F">
        <w:rPr>
          <w:rFonts w:ascii="Times New Roman" w:hAnsi="Times New Roman" w:cs="Times New Roman"/>
          <w:sz w:val="24"/>
          <w:szCs w:val="24"/>
        </w:rPr>
        <w:t xml:space="preserve"> Sedangkan manfaat teoritis berupa pengembangan ilmu linguistik, khususnya di cabang ilmu pragmatik tentang tindak tutur. </w:t>
      </w:r>
      <w:r w:rsidR="00ED6AD3" w:rsidRPr="00AF728F">
        <w:rPr>
          <w:rFonts w:ascii="Times New Roman" w:hAnsi="Times New Roman" w:cs="Times New Roman"/>
          <w:sz w:val="24"/>
          <w:szCs w:val="24"/>
        </w:rPr>
        <w:t>Dalam kehidupan sehari-hari baik penutur maupun mitra tutur harus berusaha agar tutura</w:t>
      </w:r>
      <w:r w:rsidR="004F0A11">
        <w:rPr>
          <w:rFonts w:ascii="Times New Roman" w:hAnsi="Times New Roman" w:cs="Times New Roman"/>
          <w:sz w:val="24"/>
          <w:szCs w:val="24"/>
        </w:rPr>
        <w:t>n</w:t>
      </w:r>
      <w:r w:rsidR="00ED6AD3" w:rsidRPr="00AF728F">
        <w:rPr>
          <w:rFonts w:ascii="Times New Roman" w:hAnsi="Times New Roman" w:cs="Times New Roman"/>
          <w:sz w:val="24"/>
          <w:szCs w:val="24"/>
        </w:rPr>
        <w:t xml:space="preserve">nya selalu relevan dengan konteks, jelas atau mudah dipahami, padat dan ringkas, serta selalu pada persoalan, sehingga tidak menghabiskan waktu lawan bicaranya </w:t>
      </w:r>
      <w:r w:rsidR="00ED6AD3" w:rsidRPr="00AF728F">
        <w:rPr>
          <w:rFonts w:ascii="Times New Roman" w:hAnsi="Times New Roman" w:cs="Times New Roman"/>
          <w:sz w:val="24"/>
          <w:szCs w:val="24"/>
        </w:rPr>
        <w:fldChar w:fldCharType="begin" w:fldLock="1"/>
      </w:r>
      <w:r w:rsidR="00ED6AD3" w:rsidRPr="00AF728F">
        <w:rPr>
          <w:rFonts w:ascii="Times New Roman" w:hAnsi="Times New Roman" w:cs="Times New Roman"/>
          <w:sz w:val="24"/>
          <w:szCs w:val="24"/>
        </w:rPr>
        <w:instrText>ADDIN CSL_CITATION {"citationItems":[{"id":"ITEM-1","itemData":{"abstract":"Bahasa merupakan salah satu alat komunikasi yang penting bagi manusia, peristiwa tutur dan tindak tutur merupakan bagian dari Bahasa. Ketika seseorang bertutur maka ada lawan tutur yang akan memberikan respon bagi tuturannya. Rumusan masalah yang ingin disampaikan adalah menganalisi periswati tutur dan tindak tutur. Tujuan dari penelitian ini adalah untuk mendeskripsikan setiap tuturan yang mengandung peristiwa lokusi, ilokusi, dan perlokusi dari tokoh dalam film “Papa Maafin Risa” . Metode penelitian ini menggunakan metode deskriptif kualitatif yaitu mendeskripsikan setiap dialog yang disampaikan tokoh. Pada film tersebut menggambarkan bagaimana peristiwa tutur dan tindak tutur yang di sampaikan, sehingga peristiwa lokusi yang berwujud pernyataan dari penutur lalu ilokusi yang akan memberikan dampak bagi pendengarnya seperti memberikan janji dan penawaran terhadap lawan tuturnya dan perlokusi yang akan memberikan dampak terhadap perilaku si penutur dan lawan tuturnya. Semua itu akan tergambar pada setiap dialog yang dibahas dalam ketiga peristiwa tuturan tersebut.","author":[{"dropping-particle":"","family":"Tuti Hidayah, Rochmat Tri Sudrajat","given":"dan Dida Firmansyah","non-dropping-particle":"","parse-names":false,"suffix":""}],"container-title":"Pendidilan bahasa dan satra Indonesia","id":"ITEM-1","issued":{"date-parts":[["2020"]]},"page":"71-80","title":"Analisis Tindak Tutur Lokusi, Ilokusi, Dan Perlokusi pada film “Papa Maafin Ris\"","type":"article-journal","volume":"3 Nomor 1"},"uris":["http://www.mendeley.com/documents/?uuid=56e55247-c40d-4100-918d-62e074f6892d"]}],"mendeley":{"formattedCitation":"(Tuti Hidayah, Rochmat Tri Sudrajat, 2020)","plainTextFormattedCitation":"(Tuti Hidayah, Rochmat Tri Sudrajat, 2020)","previouslyFormattedCitation":"(Tuti Hidayah, Rochmat Tri Sudrajat, 2020)"},"properties":{"noteIndex":0},"schema":"https://github.com/citation-style-language/schema/raw/master/csl-citation.json"}</w:instrText>
      </w:r>
      <w:r w:rsidR="00ED6AD3" w:rsidRPr="00AF728F">
        <w:rPr>
          <w:rFonts w:ascii="Times New Roman" w:hAnsi="Times New Roman" w:cs="Times New Roman"/>
          <w:sz w:val="24"/>
          <w:szCs w:val="24"/>
        </w:rPr>
        <w:fldChar w:fldCharType="separate"/>
      </w:r>
      <w:r w:rsidR="00ED6AD3" w:rsidRPr="00AF728F">
        <w:rPr>
          <w:rFonts w:ascii="Times New Roman" w:hAnsi="Times New Roman" w:cs="Times New Roman"/>
          <w:noProof/>
          <w:sz w:val="24"/>
          <w:szCs w:val="24"/>
        </w:rPr>
        <w:t>(Tuti Hidayah, Rochmat Tri Sudrajat, 2020)</w:t>
      </w:r>
      <w:r w:rsidR="00ED6AD3" w:rsidRPr="00AF728F">
        <w:rPr>
          <w:rFonts w:ascii="Times New Roman" w:hAnsi="Times New Roman" w:cs="Times New Roman"/>
          <w:sz w:val="24"/>
          <w:szCs w:val="24"/>
        </w:rPr>
        <w:fldChar w:fldCharType="end"/>
      </w:r>
      <w:r w:rsidR="00ED6AD3" w:rsidRPr="00AF728F">
        <w:rPr>
          <w:rFonts w:ascii="Times New Roman" w:hAnsi="Times New Roman" w:cs="Times New Roman"/>
          <w:sz w:val="24"/>
          <w:szCs w:val="24"/>
        </w:rPr>
        <w:t xml:space="preserve">. </w:t>
      </w:r>
      <w:r w:rsidR="00FC0083" w:rsidRPr="00AF728F">
        <w:rPr>
          <w:rFonts w:ascii="Times New Roman" w:hAnsi="Times New Roman" w:cs="Times New Roman"/>
          <w:sz w:val="24"/>
          <w:szCs w:val="24"/>
        </w:rPr>
        <w:t>Penelitian ini juga dapat dijadikan sumber rujukan bagi peneliti-peneliti lain yang ingin melakukan penelitian dengan tema yang sama.</w:t>
      </w:r>
      <w:r w:rsidR="000B0A70" w:rsidRPr="00AF728F">
        <w:rPr>
          <w:rFonts w:ascii="Times New Roman" w:hAnsi="Times New Roman" w:cs="Times New Roman"/>
          <w:sz w:val="24"/>
          <w:szCs w:val="24"/>
        </w:rPr>
        <w:t xml:space="preserve"> </w:t>
      </w:r>
    </w:p>
    <w:p w14:paraId="32F73742" w14:textId="77777777" w:rsidR="00123EFE" w:rsidRPr="00AF728F" w:rsidRDefault="00123EFE" w:rsidP="00123EFE">
      <w:pPr>
        <w:spacing w:line="360" w:lineRule="auto"/>
        <w:jc w:val="both"/>
        <w:rPr>
          <w:rFonts w:ascii="Times New Roman" w:hAnsi="Times New Roman" w:cs="Times New Roman"/>
          <w:sz w:val="24"/>
          <w:szCs w:val="24"/>
        </w:rPr>
      </w:pPr>
    </w:p>
    <w:p w14:paraId="2535E965" w14:textId="77777777" w:rsidR="00970743" w:rsidRPr="00AF728F" w:rsidRDefault="00970743" w:rsidP="00970743">
      <w:pPr>
        <w:spacing w:line="360" w:lineRule="auto"/>
        <w:ind w:firstLine="720"/>
        <w:jc w:val="both"/>
        <w:rPr>
          <w:rFonts w:ascii="Times New Roman" w:hAnsi="Times New Roman" w:cs="Times New Roman"/>
          <w:b/>
          <w:sz w:val="24"/>
          <w:szCs w:val="24"/>
        </w:rPr>
      </w:pPr>
      <w:r w:rsidRPr="00AF728F">
        <w:rPr>
          <w:rFonts w:ascii="Times New Roman" w:hAnsi="Times New Roman" w:cs="Times New Roman"/>
          <w:b/>
          <w:sz w:val="24"/>
          <w:szCs w:val="24"/>
        </w:rPr>
        <w:t>METODE PENELITIAN</w:t>
      </w:r>
    </w:p>
    <w:p w14:paraId="3302377A" w14:textId="1FBEFDC5" w:rsidR="00224C9C" w:rsidRPr="00AF728F" w:rsidRDefault="00C41583" w:rsidP="00224C9C">
      <w:pPr>
        <w:spacing w:line="360" w:lineRule="auto"/>
        <w:ind w:left="720" w:firstLine="720"/>
        <w:jc w:val="both"/>
        <w:rPr>
          <w:rFonts w:ascii="Times New Roman" w:hAnsi="Times New Roman" w:cs="Times New Roman"/>
          <w:sz w:val="24"/>
          <w:szCs w:val="24"/>
          <w:lang w:val="de-LU"/>
        </w:rPr>
      </w:pPr>
      <w:r w:rsidRPr="00AF728F">
        <w:rPr>
          <w:rFonts w:ascii="Times New Roman" w:hAnsi="Times New Roman" w:cs="Times New Roman"/>
          <w:sz w:val="24"/>
          <w:szCs w:val="24"/>
        </w:rPr>
        <w:t>Penelitian mengenai tindak tutur lokusi bidang pragmatik objek penelitiannya berupa video pembelajaran konservasi lingkungan pada daftar putar “Kuliah Online” di Channel Youtube Al Kholif yang menggunakan jenis penelitian deskriptif dengan metode kualitatif. Menurut Sugiyono</w:t>
      </w:r>
      <w:r w:rsidR="004F0A11">
        <w:rPr>
          <w:rFonts w:ascii="Times New Roman" w:hAnsi="Times New Roman" w:cs="Times New Roman"/>
          <w:sz w:val="24"/>
          <w:szCs w:val="24"/>
        </w:rPr>
        <w:t>,</w:t>
      </w:r>
      <w:r w:rsidRPr="00AF728F">
        <w:rPr>
          <w:rFonts w:ascii="Times New Roman" w:hAnsi="Times New Roman" w:cs="Times New Roman"/>
          <w:sz w:val="24"/>
          <w:szCs w:val="24"/>
        </w:rPr>
        <w:t xml:space="preserve"> penelitian deskriptif adalah suatu penelitian yang dilakukan untuk mengetahui nilai variabel mandiri, baik satu variabel atau lebih (independen) tanpa membuat perbandingan atau menghubungkan dengan variabel lain </w:t>
      </w:r>
      <w:r w:rsidRPr="00AF728F">
        <w:rPr>
          <w:rFonts w:ascii="Times New Roman" w:hAnsi="Times New Roman" w:cs="Times New Roman"/>
          <w:sz w:val="24"/>
          <w:szCs w:val="24"/>
        </w:rPr>
        <w:fldChar w:fldCharType="begin" w:fldLock="1"/>
      </w:r>
      <w:r w:rsidRPr="00AF728F">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Alfa Beta","id":"ITEM-1","issue":"114","issued":{"date-parts":[["2018"]]},"page":"6-46","title":"Educational Research Methods Quantitative, Qualitative, and R&amp;D Approaches.","type":"article-journal"},"uris":["http://www.mendeley.com/documents/?uuid=4d060dff-869e-4376-8118-ace3b5d83d62"]}],"mendeley":{"formattedCitation":"(Sugiyono, 2018)","plainTextFormattedCitation":"(Sugiyono, 2018)","previouslyFormattedCitation":"(Sugiyono, 2018)"},"properties":{"noteIndex":0},"schema":"https://github.com/citation-style-language/schema/raw/master/csl-citation.json"}</w:instrText>
      </w:r>
      <w:r w:rsidRPr="00AF728F">
        <w:rPr>
          <w:rFonts w:ascii="Times New Roman" w:hAnsi="Times New Roman" w:cs="Times New Roman"/>
          <w:sz w:val="24"/>
          <w:szCs w:val="24"/>
        </w:rPr>
        <w:fldChar w:fldCharType="separate"/>
      </w:r>
      <w:r w:rsidRPr="00AF728F">
        <w:rPr>
          <w:rFonts w:ascii="Times New Roman" w:hAnsi="Times New Roman" w:cs="Times New Roman"/>
          <w:noProof/>
          <w:sz w:val="24"/>
          <w:szCs w:val="24"/>
        </w:rPr>
        <w:t>(Sugiyono, 2018)</w:t>
      </w:r>
      <w:r w:rsidRPr="00AF728F">
        <w:rPr>
          <w:rFonts w:ascii="Times New Roman" w:hAnsi="Times New Roman" w:cs="Times New Roman"/>
          <w:sz w:val="24"/>
          <w:szCs w:val="24"/>
        </w:rPr>
        <w:fldChar w:fldCharType="end"/>
      </w:r>
      <w:r w:rsidRPr="00AF728F">
        <w:rPr>
          <w:rFonts w:ascii="Times New Roman" w:hAnsi="Times New Roman" w:cs="Times New Roman"/>
          <w:sz w:val="24"/>
          <w:szCs w:val="24"/>
        </w:rPr>
        <w:t xml:space="preserve">. Parwati berpendapat bahwa penelitian kualitatif merupakan penelitian yang mendeskripsikan penjelasan atau gambaran tentang objek penelitian </w:t>
      </w:r>
      <w:r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DOI":"10.24036/jbs.v8i3.110903","abstract":"This research is motivated by the frequent finding of various errors in Indonesian in online news writing. The most obvious mistakes are at the syntactic level. Therefore, this study aims to describe and explain the form of language errors in the syntax field contained in the Kompasiana online news portal in the text entitled “Mencari Etika Elite Politik di saat Covid-19”. This research applies qualitative methods with a descriptive approach. To obtain data, the observation technique was chosen as the data collection method. This is done through observing the use of language and note-taking techniques to record the structures being analyzed. Furthermore, the data were analyzed using distributional methods. The results of the research regarding the analysis of language errors in the syntactic field contained in the article include non-standard structured sentence errors, coherence, loanwords used in sentences, unity and logic of sentences, sentence effectiveness. This finding further strengthens the paradigm that online news text writing often ignores Indonesian syntactic principles.","author":[{"dropping-particle":"","family":"Ariyadi","given":"Ade Dufadhol","non-dropping-particle":"","parse-names":false,"suffix":""},{"dropping-particle":"","family":"Utomo","given":"Asep Purwo Yudi","non-dropping-particle":"","parse-names":false,"suffix":""}],"container-title":"Jurnal Bahasa dan Sastra","id":"ITEM-1","issue":"3","issued":{"date-parts":[["2020"]]},"page":"138","title":"Analisis Kesalahan Sintaksis pada Teks Berita Daring berjudul Mencari Etika Elite Politik di saat Covid-19","type":"article-journal","volume":"8"},"uris":["http://www.mendeley.com/documents/?uuid=bf188fcb-44d4-46bf-b95d-507782ab7652"]}],"mendeley":{"formattedCitation":"(Ariyadi &amp; Utomo, 2020)","plainTextFormattedCitation":"(Ariyadi &amp; Utomo, 2020)","previouslyFormattedCitation":"(Ariyadi &amp; Utomo, 2020)"},"properties":{"noteIndex":0},"schema":"https://github.com/citation-style-language/schema/raw/master/csl-citation.json"}</w:instrText>
      </w:r>
      <w:r w:rsidRPr="00AF728F">
        <w:rPr>
          <w:rFonts w:ascii="Times New Roman" w:hAnsi="Times New Roman" w:cs="Times New Roman"/>
          <w:sz w:val="24"/>
          <w:szCs w:val="24"/>
        </w:rPr>
        <w:fldChar w:fldCharType="separate"/>
      </w:r>
      <w:r w:rsidRPr="00AF728F">
        <w:rPr>
          <w:rFonts w:ascii="Times New Roman" w:hAnsi="Times New Roman" w:cs="Times New Roman"/>
          <w:noProof/>
          <w:sz w:val="24"/>
          <w:szCs w:val="24"/>
        </w:rPr>
        <w:t>(Ariyadi &amp; Utomo, 2020)</w:t>
      </w:r>
      <w:r w:rsidRPr="00AF728F">
        <w:rPr>
          <w:rFonts w:ascii="Times New Roman" w:hAnsi="Times New Roman" w:cs="Times New Roman"/>
          <w:sz w:val="24"/>
          <w:szCs w:val="24"/>
        </w:rPr>
        <w:fldChar w:fldCharType="end"/>
      </w:r>
      <w:r w:rsidRPr="00AF728F">
        <w:rPr>
          <w:rFonts w:ascii="Times New Roman" w:hAnsi="Times New Roman" w:cs="Times New Roman"/>
          <w:color w:val="FFC000" w:themeColor="accent4"/>
          <w:sz w:val="24"/>
          <w:szCs w:val="24"/>
        </w:rPr>
        <w:t xml:space="preserve">. </w:t>
      </w:r>
    </w:p>
    <w:p w14:paraId="3DD1B22A" w14:textId="2B60AAF4" w:rsidR="00C41583" w:rsidRPr="00AF728F" w:rsidRDefault="00224C9C" w:rsidP="00224C9C">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lang w:val="de-LU"/>
        </w:rPr>
        <w:t xml:space="preserve">Analisis ini juga menggunakan pendekatan pragmatik sebagai metode penelitiannya. Menurut Gunarwan </w:t>
      </w:r>
      <w:r w:rsidR="004F0A11">
        <w:rPr>
          <w:rFonts w:ascii="Times New Roman" w:hAnsi="Times New Roman" w:cs="Times New Roman"/>
          <w:sz w:val="24"/>
          <w:szCs w:val="24"/>
        </w:rPr>
        <w:t xml:space="preserve">dalam </w:t>
      </w:r>
      <w:r w:rsidR="004F0A11">
        <w:rPr>
          <w:rFonts w:ascii="Times New Roman" w:hAnsi="Times New Roman" w:cs="Times New Roman"/>
          <w:sz w:val="24"/>
          <w:szCs w:val="24"/>
        </w:rPr>
        <w:fldChar w:fldCharType="begin" w:fldLock="1"/>
      </w:r>
      <w:r w:rsidR="004F0A11">
        <w:rPr>
          <w:rFonts w:ascii="Times New Roman" w:hAnsi="Times New Roman" w:cs="Times New Roman"/>
          <w:sz w:val="24"/>
          <w:szCs w:val="24"/>
        </w:rPr>
        <w:instrText>ADDIN CSL_CITATION {"citationItems":[{"id":"ITEM-1","itemData":{"DOI":"10.32493/sns.v1i2.10809","abstract":"Presiden Republik Indonesia yang ketiga ialah Bacharuddin Jusuf Habibie. Habibie merupakan inspirator pembangkit semangat dalam diri pendengar. Setiap tindak tutur yang disampaikan mampu memberikan informasi dan pernyataan yang bermanfaat. Tindak tutur diartikan sebagai sebuah tindakan mengujarkan tuturan. Tuturan yang Beliau sampaikan sering kali tersaji dalam bentuk video dari saluran YouTube. Siapapun bebas mengakses termasuk penulis. Dengan ini, penulis ingin menganalisis tindak tutur lokusi dalam salah satu video Beliau yang berjudul “Jangan Lelah Belajar” pada saluran YouTube Sang Inspirasi. Tujuan dari Penelitian ini adalah untuk mengkaji dan mencari bentuk-bentuk tuturan lokusi sesuai ujaran B.J Habibie dalam salah satu video yang berjudul “Jangan Lelah Belajar” pada saluran YouTube Sang Inspirasi. Metode yang digunakan dalam penelitian ini ialah metode deskripsi kualitatif. Data yang dipakai dalam penelitian ini bersumber dari ujaran lisan dan ujaran tertulis yang terdapat dalam video yang berjudul “Jangan Lelah Belajar” pada saluran YouTube Sang Inspirasi. Data dikumpulkan dengan menggunakan teknik menyimak dan mencatat ujaran yang ada. Penelitian ini menghasilkan bentuk tindak tutur lokusi yakni menginformasikan (8), menyatakan (1), menegaskan (1), menjelaskan (1), memberitahu (1), meminta/mengajak (1), dan mengingatkan (1). Selain itu, sebuah ujaran yang menjadi tindak tutur lokusi bisa juga menjadi tindak tutur ilokusi. Setelah adanya penelitian ini, penulis berharap dapat memberikan manfaat pemahaman bagi pembaca terkait tindak tutur lokusi dalam sebuah ujaran, serta menjadi rujukan penelitian-penelitian berikutnya.Kata Kunci: Tindak tutur, lokusi, Pragmatik, B.J Habibie, YouTube.","author":[{"dropping-particle":"","family":"Aini","given":"Egi Nur","non-dropping-particle":"","parse-names":false,"suffix":""},{"dropping-particle":"","family":"Utomo","given":"Asep Purwo Yudi","non-dropping-particle":"","parse-names":false,"suffix":""}],"container-title":"Prosiding Seminar Nasional Sasindo","id":"ITEM-1","issue":"2","issued":{"date-parts":[["2021"]]},"page":"11-20","title":"Analisis Tindak Tutur Lokusi Dalam Video “Jangan Lelah Belajar_B.J. Habibie” Pada Saluran Youtube Sang Inspirasi","type":"article-journal","volume":"1"},"uris":["http://www.mendeley.com/documents/?uuid=4812181a-fb90-40da-b837-f3020c584c66"]}],"mendeley":{"formattedCitation":"(Aini &amp; Utomo, 2021)","plainTextFormattedCitation":"(Aini &amp; Utomo, 2021)","previouslyFormattedCitation":"(Aini &amp; Utomo, 2021)"},"properties":{"noteIndex":0},"schema":"https://github.com/citation-style-language/schema/raw/master/csl-citation.json"}</w:instrText>
      </w:r>
      <w:r w:rsidR="004F0A11">
        <w:rPr>
          <w:rFonts w:ascii="Times New Roman" w:hAnsi="Times New Roman" w:cs="Times New Roman"/>
          <w:sz w:val="24"/>
          <w:szCs w:val="24"/>
        </w:rPr>
        <w:fldChar w:fldCharType="separate"/>
      </w:r>
      <w:r w:rsidR="004F0A11" w:rsidRPr="004F0A11">
        <w:rPr>
          <w:rFonts w:ascii="Times New Roman" w:hAnsi="Times New Roman" w:cs="Times New Roman"/>
          <w:noProof/>
          <w:sz w:val="24"/>
          <w:szCs w:val="24"/>
        </w:rPr>
        <w:t>(Aini &amp; Utomo, 2021)</w:t>
      </w:r>
      <w:r w:rsidR="004F0A11">
        <w:rPr>
          <w:rFonts w:ascii="Times New Roman" w:hAnsi="Times New Roman" w:cs="Times New Roman"/>
          <w:sz w:val="24"/>
          <w:szCs w:val="24"/>
        </w:rPr>
        <w:fldChar w:fldCharType="end"/>
      </w:r>
      <w:r w:rsidRPr="004F0A11">
        <w:rPr>
          <w:rFonts w:ascii="Times New Roman" w:hAnsi="Times New Roman" w:cs="Times New Roman"/>
          <w:sz w:val="24"/>
          <w:szCs w:val="24"/>
        </w:rPr>
        <w:t xml:space="preserve"> pragmatik adalah bidang linguistik yang mengkaji hubungan timbal balik antara fungsi ujaran dan bentuk kalimat yang mengungkapkan ujaran. </w:t>
      </w:r>
      <w:r w:rsidRPr="00AF728F">
        <w:rPr>
          <w:rFonts w:ascii="Times New Roman" w:hAnsi="Times New Roman" w:cs="Times New Roman"/>
          <w:sz w:val="24"/>
          <w:szCs w:val="24"/>
          <w:lang w:val="de-LU"/>
        </w:rPr>
        <w:t xml:space="preserve">Sedangkan, pendekatan pragmatik adalah </w:t>
      </w:r>
      <w:r w:rsidRPr="00AF728F">
        <w:rPr>
          <w:rFonts w:ascii="Times New Roman" w:hAnsi="Times New Roman" w:cs="Times New Roman"/>
          <w:sz w:val="24"/>
          <w:szCs w:val="24"/>
          <w:lang w:val="de-LU"/>
        </w:rPr>
        <w:lastRenderedPageBreak/>
        <w:t>pendekatan kajian sastra yang menitikberatkan kajiannya terhadap peranan pembaca dalam menerima, memahami, dan menghayati karya sastra. Kemudian menurut Teeuw</w:t>
      </w:r>
      <w:r w:rsidR="00325B92" w:rsidRPr="00AF728F">
        <w:rPr>
          <w:rFonts w:ascii="Times New Roman" w:hAnsi="Times New Roman" w:cs="Times New Roman"/>
          <w:sz w:val="24"/>
          <w:szCs w:val="24"/>
        </w:rPr>
        <w:t xml:space="preserve"> </w:t>
      </w:r>
      <w:r w:rsidR="004F0A11">
        <w:rPr>
          <w:rFonts w:ascii="Times New Roman" w:hAnsi="Times New Roman" w:cs="Times New Roman"/>
          <w:sz w:val="24"/>
          <w:szCs w:val="24"/>
        </w:rPr>
        <w:t xml:space="preserve">dalam </w:t>
      </w:r>
      <w:r w:rsidR="004F0A11">
        <w:rPr>
          <w:rFonts w:ascii="Times New Roman" w:hAnsi="Times New Roman" w:cs="Times New Roman"/>
          <w:sz w:val="24"/>
          <w:szCs w:val="24"/>
        </w:rPr>
        <w:fldChar w:fldCharType="begin" w:fldLock="1"/>
      </w:r>
      <w:r w:rsidR="004F0A11">
        <w:rPr>
          <w:rFonts w:ascii="Times New Roman" w:hAnsi="Times New Roman" w:cs="Times New Roman"/>
          <w:sz w:val="24"/>
          <w:szCs w:val="24"/>
        </w:rPr>
        <w:instrText>ADDIN CSL_CITATION {"citationItems":[{"id":"ITEM-1","itemData":{"abstract":"The novel “Lafal Cinta” is chosen by the reader to be reviewed because the reader is interested with the religious genre chosen by the novelist and in the choice of words used in the novel. The author is able to convey messages with words that are capable of touching the reader’s heart and the story that is raised is common story in everyday life so the readers not difficult to understand the plot . The aim of the reader is to study the novel “Lafal Cinta” which is in addition to knowing the plot of the novel “Lafal Cinta” itself, readers also want to study the novel “Lafal Cinta” and realize their role as an appreciatio in appreciating, judging, and deepening a workand to know the moral message contained in the novel “Lafal Cinta”. In this case, the pragmatic approach chosen by the reader to study a literary work is in the form of a novel entitled “Lafal Cinta” by Kurniawan Al-Isyhad. The novel “Lafal Cinta” is a religious genre vovel and very interesting to read. Through this novel the reader is invited to contemplate every mistake that has been done and learn to take lessons from those mistakes and not repeat them again. Keywords:","author":[{"dropping-particle":"","family":"Angraini","given":"Debie","non-dropping-particle":"","parse-names":false,"suffix":""},{"dropping-particle":"","family":"Permana","given":"Indra","non-dropping-particle":"","parse-names":false,"suffix":""}],"container-title":"Parole","id":"ITEM-1","issue":"4","issued":{"date-parts":[["2019"]]},"page":"535-542","title":"Analisis novel “ Lafal Cinta ” Karya Kurniawan Al-Isyhad Menggunakan Pendekatan Pragmatik","type":"article-journal","volume":"2"},"uris":["http://www.mendeley.com/documents/?uuid=2e917c8d-4861-4618-84c8-67c99f90733e"]}],"mendeley":{"formattedCitation":"(Angraini &amp; Permana, 2019)","plainTextFormattedCitation":"(Angraini &amp; Permana, 2019)","previouslyFormattedCitation":"(Angraini &amp; Permana, 2019)"},"properties":{"noteIndex":0},"schema":"https://github.com/citation-style-language/schema/raw/master/csl-citation.json"}</w:instrText>
      </w:r>
      <w:r w:rsidR="004F0A11">
        <w:rPr>
          <w:rFonts w:ascii="Times New Roman" w:hAnsi="Times New Roman" w:cs="Times New Roman"/>
          <w:sz w:val="24"/>
          <w:szCs w:val="24"/>
        </w:rPr>
        <w:fldChar w:fldCharType="separate"/>
      </w:r>
      <w:r w:rsidR="004F0A11" w:rsidRPr="004F0A11">
        <w:rPr>
          <w:rFonts w:ascii="Times New Roman" w:hAnsi="Times New Roman" w:cs="Times New Roman"/>
          <w:noProof/>
          <w:sz w:val="24"/>
          <w:szCs w:val="24"/>
        </w:rPr>
        <w:t>(Angraini &amp; Permana, 2019)</w:t>
      </w:r>
      <w:r w:rsidR="004F0A11">
        <w:rPr>
          <w:rFonts w:ascii="Times New Roman" w:hAnsi="Times New Roman" w:cs="Times New Roman"/>
          <w:sz w:val="24"/>
          <w:szCs w:val="24"/>
        </w:rPr>
        <w:fldChar w:fldCharType="end"/>
      </w:r>
      <w:r w:rsidRPr="00AF728F">
        <w:rPr>
          <w:rFonts w:ascii="Times New Roman" w:hAnsi="Times New Roman" w:cs="Times New Roman"/>
          <w:sz w:val="24"/>
          <w:szCs w:val="24"/>
          <w:lang w:val="de-LU"/>
        </w:rPr>
        <w:t xml:space="preserve"> pendekatan pragmatik didefinisikan sebagai kajian sastra yang menitikberatkan dimensi pembaca sebagai penangkap dan pemberi makna terhadap karya sastra. Dari kedua pendapat tersebut dapat disimpulkan bahwa pendekatan pragmatik merupakan pendekatan yang menekankan peranan pembaca sebagai seorang penikmat karya sastra. Penekanan yang diberikan pembaca ini semakin mendapatkan tempatnya melalui sifat sastra yang multitafsir sehingga pembaca memperoleh makna yang beragam</w:t>
      </w:r>
      <w:r w:rsidRPr="00AF728F">
        <w:rPr>
          <w:rFonts w:ascii="Times New Roman" w:hAnsi="Times New Roman" w:cs="Times New Roman"/>
          <w:sz w:val="24"/>
          <w:szCs w:val="24"/>
        </w:rPr>
        <w:t xml:space="preserve"> </w:t>
      </w:r>
      <w:r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DOI":"10.19166/pji.v13i1.328","ISSN":"1907-6134","abstract":"&lt;p&gt;This film is an artwork which includes the author’s vision. By his vision, the author wants to say special messages toward society. The messages hoped can be useful and arouse the society’s response. Denias’s film with the setting of inland society of Papua with the problems encountered convey special messages dan are important for society by the figures. To review the usefulness of the work of this film, the author uses pragmatic approach. Pragmatic approach is an approach to literary works that focusing itself to use/benefiit of artwork for reader/society. The study of this film also uses structural method because artwork is a structure that built by its elemens’ formation especially by the relation toward the figures. Based on the pragmatic study, the author obtains the overview of benefits for other society, unyielding spirit shown by Denias so he is able to consummate his dream to experience the education. All of the challenges even demographic inland Papua, pole pokir of parents, and public figure do not deter him trying to obtain the best education. Changing of fate is largely determined by education. That is the message that author wants to say. It arouses all of parties to give care response in raising inland society,  especially Papua that is still lagging.&lt;/p&gt;&lt;p&gt; &lt;/p&gt;","author":[{"dropping-particle":"","family":"Tri Gumono","given":"Abednego","non-dropping-particle":"","parse-names":false,"suffix":""}],"container-title":"Polyglot: Jurnal Ilmiah","id":"ITEM-1","issue":"1","issued":{"date-parts":[["2017"]]},"page":"69-78","title":"Analisis Film Denias dengan Pendekatan Pragmatik","type":"article-journal","volume":"13"},"uris":["http://www.mendeley.com/documents/?uuid=7022b79d-5b4f-4ed5-b6c2-87c14fd1fcc8"]}],"mendeley":{"formattedCitation":"(Tri Gumono, 2017)","plainTextFormattedCitation":"(Tri Gumono, 2017)","previouslyFormattedCitation":"(Tri Gumono, 2017)"},"properties":{"noteIndex":0},"schema":"https://github.com/citation-style-language/schema/raw/master/csl-citation.json"}</w:instrText>
      </w:r>
      <w:r w:rsidRPr="00AF728F">
        <w:rPr>
          <w:rFonts w:ascii="Times New Roman" w:hAnsi="Times New Roman" w:cs="Times New Roman"/>
          <w:sz w:val="24"/>
          <w:szCs w:val="24"/>
        </w:rPr>
        <w:fldChar w:fldCharType="separate"/>
      </w:r>
      <w:r w:rsidRPr="00AF728F">
        <w:rPr>
          <w:rFonts w:ascii="Times New Roman" w:hAnsi="Times New Roman" w:cs="Times New Roman"/>
          <w:noProof/>
          <w:sz w:val="24"/>
          <w:szCs w:val="24"/>
        </w:rPr>
        <w:t>(Tri Gumono, 2017)</w:t>
      </w:r>
      <w:r w:rsidRPr="00AF728F">
        <w:rPr>
          <w:rFonts w:ascii="Times New Roman" w:hAnsi="Times New Roman" w:cs="Times New Roman"/>
          <w:sz w:val="24"/>
          <w:szCs w:val="24"/>
        </w:rPr>
        <w:fldChar w:fldCharType="end"/>
      </w:r>
      <w:r w:rsidRPr="00AF728F">
        <w:rPr>
          <w:rFonts w:ascii="Times New Roman" w:hAnsi="Times New Roman" w:cs="Times New Roman"/>
          <w:sz w:val="24"/>
          <w:szCs w:val="24"/>
        </w:rPr>
        <w:t>.</w:t>
      </w:r>
    </w:p>
    <w:p w14:paraId="30ACDC23" w14:textId="77777777" w:rsidR="00C41583" w:rsidRPr="00AF728F" w:rsidRDefault="00C41583" w:rsidP="002649A4">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 xml:space="preserve">Fokus penelitian ini adalah tuturan Al Kholif yang mengandung lokusi. Data yang digunakan dalam penelitian ini adalah tuturan yang berupa kalimat maupun paragraf yang di dalamnya terdapat tindak tutur lokusi pada video pembelajaran konservasi lingkungan pada daftar putar “Kuliah Online” di Channel Youtube Al Kholif. Analisis ini dilakukan dengan mencermati video secara baik, benar, dan teliti sehingga menghasilkan data yang akurat sesuai dengan apa yang kreator ucapkan pada video pembelajaran tersebut. Penelitian ini menganalisis tindak tutur lokusi, yaitu lokusi berita, lokusi perintah, dan lokusi tanya yang terdapat pada salah satu video pembelajaran konservasi. Teknik pengumpulan data yang digunakan adalah teknik simak dan catat dengan melakukan identifikasi tindak tutur lokusi pada tataran pragmatik dalam video pembelajaran konservasi lingkungan pada daftar putar “Kuliah Online” di Channel Youtube Al Kholif. </w:t>
      </w:r>
    </w:p>
    <w:p w14:paraId="7285ED40" w14:textId="4B6443F4" w:rsidR="00C41583" w:rsidRPr="00AF728F" w:rsidRDefault="00C41583" w:rsidP="002649A4">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 xml:space="preserve">Dalam teknik simak catat, peneliti berperan sebagai juru kunci untuk melakukan penyimakan terhadap video secara cermat dan teliti sehingga ditemukan data berupa tindak tutur lokusi yang dianalisis. Pengumpulan data dilakukan melalui beberapa tahapan, di antaranya menyimak beberapa video pembelajaran konservasi yang berada di </w:t>
      </w:r>
      <w:r w:rsidR="004F0A11">
        <w:rPr>
          <w:rFonts w:ascii="Times New Roman" w:hAnsi="Times New Roman" w:cs="Times New Roman"/>
          <w:sz w:val="24"/>
          <w:szCs w:val="24"/>
        </w:rPr>
        <w:t>daftar putar</w:t>
      </w:r>
      <w:r w:rsidRPr="00AF728F">
        <w:rPr>
          <w:rFonts w:ascii="Times New Roman" w:hAnsi="Times New Roman" w:cs="Times New Roman"/>
          <w:sz w:val="24"/>
          <w:szCs w:val="24"/>
        </w:rPr>
        <w:t xml:space="preserve">, mengamati, mengidentifikasi beberapa tuturan yang termasuk dalam tindak tutur lokusi, kemudian menuangkan hasil yang ditemukan ke dalam tulisan artikel ini yang selanjutnya kan diberikan kesimpulan analisisnya </w:t>
      </w:r>
    </w:p>
    <w:p w14:paraId="51D73889" w14:textId="77777777" w:rsidR="00265538" w:rsidRPr="00AF728F" w:rsidRDefault="00265538" w:rsidP="00B168CA">
      <w:pPr>
        <w:spacing w:line="360" w:lineRule="auto"/>
        <w:ind w:left="720" w:firstLine="720"/>
        <w:jc w:val="both"/>
        <w:rPr>
          <w:rFonts w:ascii="Times New Roman" w:hAnsi="Times New Roman" w:cs="Times New Roman"/>
          <w:sz w:val="24"/>
          <w:szCs w:val="24"/>
        </w:rPr>
      </w:pPr>
    </w:p>
    <w:p w14:paraId="7D87E445" w14:textId="7F64BED3" w:rsidR="001C49DC" w:rsidRPr="00AF728F" w:rsidRDefault="001C49DC" w:rsidP="00045B2F">
      <w:pPr>
        <w:ind w:firstLine="720"/>
        <w:rPr>
          <w:rFonts w:ascii="Times New Roman" w:hAnsi="Times New Roman" w:cs="Times New Roman"/>
          <w:b/>
          <w:bCs/>
          <w:sz w:val="24"/>
          <w:szCs w:val="24"/>
        </w:rPr>
      </w:pPr>
      <w:r w:rsidRPr="00AF728F">
        <w:rPr>
          <w:rFonts w:ascii="Times New Roman" w:hAnsi="Times New Roman" w:cs="Times New Roman"/>
          <w:b/>
          <w:bCs/>
          <w:sz w:val="24"/>
          <w:szCs w:val="24"/>
        </w:rPr>
        <w:t xml:space="preserve">HASIL DAN PEMBAHASAN </w:t>
      </w:r>
    </w:p>
    <w:p w14:paraId="59295414" w14:textId="6BDE0E2D" w:rsidR="00FC0083" w:rsidRPr="00AF728F" w:rsidRDefault="00ED6AD3" w:rsidP="00045B2F">
      <w:pPr>
        <w:spacing w:line="360" w:lineRule="auto"/>
        <w:ind w:left="720" w:firstLine="720"/>
        <w:jc w:val="both"/>
        <w:rPr>
          <w:rFonts w:ascii="Times New Roman" w:hAnsi="Times New Roman" w:cs="Times New Roman"/>
          <w:sz w:val="24"/>
          <w:szCs w:val="24"/>
        </w:rPr>
      </w:pPr>
      <w:r w:rsidRPr="00AF728F">
        <w:rPr>
          <w:rFonts w:ascii="Times New Roman" w:hAnsi="Times New Roman" w:cs="Times New Roman"/>
          <w:sz w:val="24"/>
          <w:szCs w:val="24"/>
        </w:rPr>
        <w:t xml:space="preserve">Tindak tutur lokusi adalah tindak tutur yang mengandung makna </w:t>
      </w:r>
      <w:proofErr w:type="spellStart"/>
      <w:r w:rsidRPr="00AF728F">
        <w:rPr>
          <w:rFonts w:ascii="Times New Roman" w:hAnsi="Times New Roman" w:cs="Times New Roman"/>
          <w:sz w:val="24"/>
          <w:szCs w:val="24"/>
        </w:rPr>
        <w:t>literal</w:t>
      </w:r>
      <w:proofErr w:type="spellEnd"/>
      <w:r w:rsidRPr="00AF728F">
        <w:rPr>
          <w:rFonts w:ascii="Times New Roman" w:hAnsi="Times New Roman" w:cs="Times New Roman"/>
          <w:sz w:val="24"/>
          <w:szCs w:val="24"/>
        </w:rPr>
        <w:t xml:space="preserve"> yang berhubungan dengan suhu udara di tempat tersebut, yang meng</w:t>
      </w:r>
      <w:r w:rsidR="00325B92" w:rsidRPr="00AF728F">
        <w:rPr>
          <w:rFonts w:ascii="Times New Roman" w:hAnsi="Times New Roman" w:cs="Times New Roman"/>
          <w:sz w:val="24"/>
          <w:szCs w:val="24"/>
        </w:rPr>
        <w:t>a</w:t>
      </w:r>
      <w:r w:rsidRPr="00AF728F">
        <w:rPr>
          <w:rFonts w:ascii="Times New Roman" w:hAnsi="Times New Roman" w:cs="Times New Roman"/>
          <w:sz w:val="24"/>
          <w:szCs w:val="24"/>
        </w:rPr>
        <w:t xml:space="preserve">ndung maksud </w:t>
      </w:r>
      <w:r w:rsidRPr="00AF728F">
        <w:rPr>
          <w:rFonts w:ascii="Times New Roman" w:hAnsi="Times New Roman" w:cs="Times New Roman"/>
          <w:sz w:val="24"/>
          <w:szCs w:val="24"/>
        </w:rPr>
        <w:lastRenderedPageBreak/>
        <w:t xml:space="preserve">berkaitan dengan siapa, bertutur kepada siapa, kapan, dan di mana </w:t>
      </w:r>
      <w:r w:rsidRPr="00AF728F">
        <w:rPr>
          <w:rFonts w:ascii="Times New Roman" w:hAnsi="Times New Roman" w:cs="Times New Roman"/>
          <w:sz w:val="24"/>
          <w:szCs w:val="24"/>
        </w:rPr>
        <w:fldChar w:fldCharType="begin" w:fldLock="1"/>
      </w:r>
      <w:r w:rsidRPr="00AF728F">
        <w:rPr>
          <w:rFonts w:ascii="Times New Roman" w:hAnsi="Times New Roman" w:cs="Times New Roman"/>
          <w:sz w:val="24"/>
          <w:szCs w:val="24"/>
        </w:rPr>
        <w:instrText>ADDIN CSL_CITATION {"citationItems":[{"id":"ITEM-1","itemData":{"ISSN":"2774-1915","author":[{"dropping-particle":"","family":"Pancasakti Makassar","given":"Universitas","non-dropping-particle":"","parse-names":false,"suffix":""}],"id":"ITEM-1","issue":"1","issued":{"date-parts":[["2020"]]},"page":"33-49","title":"ANALISIS TINDAK TUTUR DALAM NOVEL SURAT KECIL UNTUK TUHAN KARYA AGNES DAVONAR AN ANALYSIS OF SPEECH ACTIONS IN DAVONAR'S SMALL LETTER FOR GOD NOVEL Rosary Iriany 1","type":"article-journal","volume":"1"},"uris":["http://www.mendeley.com/documents/?uuid=db42b519-c55c-4cd0-a0aa-295a25d94513"]}],"mendeley":{"formattedCitation":"(Pancasakti Makassar, 2020)","plainTextFormattedCitation":"(Pancasakti Makassar, 2020)","previouslyFormattedCitation":"(Pancasakti Makassar, 2020)"},"properties":{"noteIndex":0},"schema":"https://github.com/citation-style-language/schema/raw/master/csl-citation.json"}</w:instrText>
      </w:r>
      <w:r w:rsidRPr="00AF728F">
        <w:rPr>
          <w:rFonts w:ascii="Times New Roman" w:hAnsi="Times New Roman" w:cs="Times New Roman"/>
          <w:sz w:val="24"/>
          <w:szCs w:val="24"/>
        </w:rPr>
        <w:fldChar w:fldCharType="separate"/>
      </w:r>
      <w:r w:rsidRPr="00AF728F">
        <w:rPr>
          <w:rFonts w:ascii="Times New Roman" w:hAnsi="Times New Roman" w:cs="Times New Roman"/>
          <w:noProof/>
          <w:sz w:val="24"/>
          <w:szCs w:val="24"/>
        </w:rPr>
        <w:t>(Pancasakti Makassar, 2020)</w:t>
      </w:r>
      <w:r w:rsidRPr="00AF728F">
        <w:rPr>
          <w:rFonts w:ascii="Times New Roman" w:hAnsi="Times New Roman" w:cs="Times New Roman"/>
          <w:sz w:val="24"/>
          <w:szCs w:val="24"/>
        </w:rPr>
        <w:fldChar w:fldCharType="end"/>
      </w:r>
      <w:r w:rsidRPr="00AF728F">
        <w:rPr>
          <w:rFonts w:ascii="Times New Roman" w:hAnsi="Times New Roman" w:cs="Times New Roman"/>
          <w:sz w:val="24"/>
          <w:szCs w:val="24"/>
        </w:rPr>
        <w:t xml:space="preserve">. </w:t>
      </w:r>
      <w:r w:rsidR="001C49DC" w:rsidRPr="00AF728F">
        <w:rPr>
          <w:rFonts w:ascii="Times New Roman" w:hAnsi="Times New Roman" w:cs="Times New Roman"/>
          <w:sz w:val="24"/>
          <w:szCs w:val="24"/>
        </w:rPr>
        <w:t xml:space="preserve">Berdasarkan penelitian yang sudah dilakukan pada daftar putar “Kuliah Online” di </w:t>
      </w:r>
      <w:proofErr w:type="spellStart"/>
      <w:r w:rsidR="001C49DC" w:rsidRPr="00AF728F">
        <w:rPr>
          <w:rFonts w:ascii="Times New Roman" w:hAnsi="Times New Roman" w:cs="Times New Roman"/>
          <w:i/>
          <w:iCs/>
          <w:sz w:val="24"/>
          <w:szCs w:val="24"/>
        </w:rPr>
        <w:t>channel</w:t>
      </w:r>
      <w:proofErr w:type="spellEnd"/>
      <w:r w:rsidR="001C49DC" w:rsidRPr="00AF728F">
        <w:rPr>
          <w:rFonts w:ascii="Times New Roman" w:hAnsi="Times New Roman" w:cs="Times New Roman"/>
          <w:i/>
          <w:iCs/>
          <w:sz w:val="24"/>
          <w:szCs w:val="24"/>
        </w:rPr>
        <w:t xml:space="preserve"> </w:t>
      </w:r>
      <w:proofErr w:type="spellStart"/>
      <w:r w:rsidR="001C49DC" w:rsidRPr="00AF728F">
        <w:rPr>
          <w:rFonts w:ascii="Times New Roman" w:hAnsi="Times New Roman" w:cs="Times New Roman"/>
          <w:i/>
          <w:iCs/>
          <w:sz w:val="24"/>
          <w:szCs w:val="24"/>
        </w:rPr>
        <w:t>youtube</w:t>
      </w:r>
      <w:proofErr w:type="spellEnd"/>
      <w:r w:rsidR="001C49DC" w:rsidRPr="00AF728F">
        <w:rPr>
          <w:rFonts w:ascii="Times New Roman" w:hAnsi="Times New Roman" w:cs="Times New Roman"/>
          <w:i/>
          <w:iCs/>
          <w:sz w:val="24"/>
          <w:szCs w:val="24"/>
        </w:rPr>
        <w:t xml:space="preserve"> </w:t>
      </w:r>
      <w:r w:rsidR="001C49DC" w:rsidRPr="00AF728F">
        <w:rPr>
          <w:rFonts w:ascii="Times New Roman" w:hAnsi="Times New Roman" w:cs="Times New Roman"/>
          <w:sz w:val="24"/>
          <w:szCs w:val="24"/>
        </w:rPr>
        <w:t>Al Kholif</w:t>
      </w:r>
      <w:r w:rsidR="003B1726" w:rsidRPr="00AF728F">
        <w:rPr>
          <w:rFonts w:ascii="Times New Roman" w:hAnsi="Times New Roman" w:cs="Times New Roman"/>
          <w:sz w:val="24"/>
          <w:szCs w:val="24"/>
        </w:rPr>
        <w:t xml:space="preserve"> terdapat tiga jenis tindak tutur lokusi yaitu tindak tutur lokusi kategori berita, perintah, dan tanya. </w:t>
      </w:r>
      <w:r w:rsidR="00553392" w:rsidRPr="00AF728F">
        <w:rPr>
          <w:rFonts w:ascii="Times New Roman" w:hAnsi="Times New Roman" w:cs="Times New Roman"/>
          <w:sz w:val="24"/>
          <w:szCs w:val="24"/>
        </w:rPr>
        <w:t xml:space="preserve">Lokusi berita ditandai dengan penutur memberikan informasi kepada mitra tutur. Lokusi perintah ditandai dengan penutur memerintah mitra tutur untuk melakukan sesuatu. Lokusi tanya ditandai dengan penutur menanyakan informasi kepada mitra tutur. </w:t>
      </w:r>
      <w:r w:rsidR="003B1726" w:rsidRPr="00AF728F">
        <w:rPr>
          <w:rFonts w:ascii="Times New Roman" w:hAnsi="Times New Roman" w:cs="Times New Roman"/>
          <w:sz w:val="24"/>
          <w:szCs w:val="24"/>
        </w:rPr>
        <w:t xml:space="preserve">Jumlah lokusi yang ditemukan sebanyak 14 lokusi. </w:t>
      </w:r>
      <w:r w:rsidR="00553392" w:rsidRPr="00AF728F">
        <w:rPr>
          <w:rFonts w:ascii="Times New Roman" w:hAnsi="Times New Roman" w:cs="Times New Roman"/>
          <w:sz w:val="24"/>
          <w:szCs w:val="24"/>
        </w:rPr>
        <w:t>Perinciannya yaitu</w:t>
      </w:r>
      <w:r w:rsidR="00773965" w:rsidRPr="00AF728F">
        <w:rPr>
          <w:rFonts w:ascii="Times New Roman" w:hAnsi="Times New Roman" w:cs="Times New Roman"/>
          <w:sz w:val="24"/>
          <w:szCs w:val="24"/>
        </w:rPr>
        <w:t xml:space="preserve"> 1</w:t>
      </w:r>
      <w:r w:rsidR="00553392" w:rsidRPr="00AF728F">
        <w:rPr>
          <w:rFonts w:ascii="Times New Roman" w:hAnsi="Times New Roman" w:cs="Times New Roman"/>
          <w:sz w:val="24"/>
          <w:szCs w:val="24"/>
        </w:rPr>
        <w:t>1</w:t>
      </w:r>
      <w:r w:rsidR="00773965" w:rsidRPr="00AF728F">
        <w:rPr>
          <w:rFonts w:ascii="Times New Roman" w:hAnsi="Times New Roman" w:cs="Times New Roman"/>
          <w:sz w:val="24"/>
          <w:szCs w:val="24"/>
        </w:rPr>
        <w:t xml:space="preserve"> lokusi berita, 2 lokusi </w:t>
      </w:r>
      <w:r w:rsidR="00553392" w:rsidRPr="00AF728F">
        <w:rPr>
          <w:rFonts w:ascii="Times New Roman" w:hAnsi="Times New Roman" w:cs="Times New Roman"/>
          <w:sz w:val="24"/>
          <w:szCs w:val="24"/>
        </w:rPr>
        <w:t>perintah</w:t>
      </w:r>
      <w:r w:rsidR="00773965" w:rsidRPr="00AF728F">
        <w:rPr>
          <w:rFonts w:ascii="Times New Roman" w:hAnsi="Times New Roman" w:cs="Times New Roman"/>
          <w:sz w:val="24"/>
          <w:szCs w:val="24"/>
        </w:rPr>
        <w:t>, dan 1 lokusi tanya</w:t>
      </w:r>
      <w:r w:rsidR="00553392" w:rsidRPr="00AF728F">
        <w:rPr>
          <w:rFonts w:ascii="Times New Roman" w:hAnsi="Times New Roman" w:cs="Times New Roman"/>
          <w:sz w:val="24"/>
          <w:szCs w:val="24"/>
        </w:rPr>
        <w:t>.</w:t>
      </w:r>
    </w:p>
    <w:p w14:paraId="7D18186B" w14:textId="5850379F" w:rsidR="00553392" w:rsidRPr="00AF728F" w:rsidRDefault="00E653A2" w:rsidP="003C7EB0">
      <w:pPr>
        <w:ind w:left="2880"/>
        <w:jc w:val="both"/>
        <w:rPr>
          <w:rFonts w:ascii="Times New Roman" w:hAnsi="Times New Roman" w:cs="Times New Roman"/>
          <w:sz w:val="24"/>
          <w:szCs w:val="24"/>
        </w:rPr>
      </w:pPr>
      <w:r w:rsidRPr="00AF728F">
        <w:rPr>
          <w:rFonts w:ascii="Times New Roman" w:hAnsi="Times New Roman" w:cs="Times New Roman"/>
          <w:b/>
          <w:bCs/>
          <w:sz w:val="24"/>
          <w:szCs w:val="24"/>
        </w:rPr>
        <w:tab/>
      </w:r>
      <w:r w:rsidR="00553392" w:rsidRPr="00AF728F">
        <w:rPr>
          <w:rFonts w:ascii="Times New Roman" w:hAnsi="Times New Roman" w:cs="Times New Roman"/>
          <w:b/>
          <w:bCs/>
          <w:sz w:val="24"/>
          <w:szCs w:val="24"/>
        </w:rPr>
        <w:t>Tabel 1</w:t>
      </w:r>
      <w:r w:rsidR="00553392" w:rsidRPr="00AF728F">
        <w:rPr>
          <w:rFonts w:ascii="Times New Roman" w:hAnsi="Times New Roman" w:cs="Times New Roman"/>
          <w:sz w:val="24"/>
          <w:szCs w:val="24"/>
        </w:rPr>
        <w:t>. Hasil Analisis</w:t>
      </w:r>
    </w:p>
    <w:tbl>
      <w:tblPr>
        <w:tblStyle w:val="KisiTabel"/>
        <w:tblW w:w="0" w:type="auto"/>
        <w:tblInd w:w="988" w:type="dxa"/>
        <w:tblLook w:val="04A0" w:firstRow="1" w:lastRow="0" w:firstColumn="1" w:lastColumn="0" w:noHBand="0" w:noVBand="1"/>
      </w:tblPr>
      <w:tblGrid>
        <w:gridCol w:w="708"/>
        <w:gridCol w:w="5387"/>
        <w:gridCol w:w="1933"/>
      </w:tblGrid>
      <w:tr w:rsidR="003C7EB0" w:rsidRPr="00AF728F" w14:paraId="3C12C99F" w14:textId="77777777" w:rsidTr="003C7EB0">
        <w:trPr>
          <w:trHeight w:val="609"/>
        </w:trPr>
        <w:tc>
          <w:tcPr>
            <w:tcW w:w="708" w:type="dxa"/>
          </w:tcPr>
          <w:p w14:paraId="3F80F2C0" w14:textId="68288D67" w:rsidR="003C7EB0" w:rsidRPr="00AF728F" w:rsidRDefault="003C7EB0" w:rsidP="00553392">
            <w:pPr>
              <w:rPr>
                <w:rFonts w:ascii="Times New Roman" w:hAnsi="Times New Roman" w:cs="Times New Roman"/>
                <w:sz w:val="24"/>
                <w:szCs w:val="24"/>
              </w:rPr>
            </w:pPr>
            <w:r w:rsidRPr="00AF728F">
              <w:rPr>
                <w:rFonts w:ascii="Times New Roman" w:hAnsi="Times New Roman" w:cs="Times New Roman"/>
                <w:sz w:val="24"/>
                <w:szCs w:val="24"/>
              </w:rPr>
              <w:t xml:space="preserve">No. </w:t>
            </w:r>
          </w:p>
        </w:tc>
        <w:tc>
          <w:tcPr>
            <w:tcW w:w="5387" w:type="dxa"/>
          </w:tcPr>
          <w:p w14:paraId="50ED8817" w14:textId="1D9C6AED" w:rsidR="003C7EB0" w:rsidRPr="00AF728F" w:rsidRDefault="003C7EB0" w:rsidP="003C7EB0">
            <w:pPr>
              <w:jc w:val="center"/>
              <w:rPr>
                <w:rFonts w:ascii="Times New Roman" w:hAnsi="Times New Roman" w:cs="Times New Roman"/>
                <w:sz w:val="24"/>
                <w:szCs w:val="24"/>
              </w:rPr>
            </w:pPr>
            <w:r w:rsidRPr="00AF728F">
              <w:rPr>
                <w:rFonts w:ascii="Times New Roman" w:hAnsi="Times New Roman" w:cs="Times New Roman"/>
                <w:sz w:val="24"/>
                <w:szCs w:val="24"/>
              </w:rPr>
              <w:t>Tindak Tutur Lokusi</w:t>
            </w:r>
          </w:p>
        </w:tc>
        <w:tc>
          <w:tcPr>
            <w:tcW w:w="1933" w:type="dxa"/>
          </w:tcPr>
          <w:p w14:paraId="438ABA1D" w14:textId="71DC5EFC" w:rsidR="003C7EB0" w:rsidRPr="00AF728F" w:rsidRDefault="003C7EB0"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Kategori </w:t>
            </w:r>
          </w:p>
        </w:tc>
      </w:tr>
      <w:tr w:rsidR="006168BD" w:rsidRPr="00AF728F" w14:paraId="230888E4" w14:textId="77777777" w:rsidTr="003C7EB0">
        <w:trPr>
          <w:trHeight w:val="609"/>
        </w:trPr>
        <w:tc>
          <w:tcPr>
            <w:tcW w:w="708" w:type="dxa"/>
          </w:tcPr>
          <w:p w14:paraId="03B0F15A" w14:textId="23D2D74F" w:rsidR="006168BD" w:rsidRPr="00AF728F" w:rsidRDefault="0060080E" w:rsidP="00971183">
            <w:pPr>
              <w:jc w:val="center"/>
              <w:rPr>
                <w:rFonts w:ascii="Times New Roman" w:hAnsi="Times New Roman" w:cs="Times New Roman"/>
                <w:sz w:val="24"/>
                <w:szCs w:val="24"/>
              </w:rPr>
            </w:pPr>
            <w:r w:rsidRPr="00AF728F">
              <w:rPr>
                <w:rFonts w:ascii="Times New Roman" w:hAnsi="Times New Roman" w:cs="Times New Roman"/>
                <w:sz w:val="24"/>
                <w:szCs w:val="24"/>
              </w:rPr>
              <w:t>1</w:t>
            </w:r>
          </w:p>
        </w:tc>
        <w:tc>
          <w:tcPr>
            <w:tcW w:w="5387" w:type="dxa"/>
          </w:tcPr>
          <w:p w14:paraId="6DDE68FF" w14:textId="53B5F101" w:rsidR="006168BD"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Bertemu lagi dengan saya di mata kuliah konservasi lingkungan</w:t>
            </w:r>
          </w:p>
        </w:tc>
        <w:tc>
          <w:tcPr>
            <w:tcW w:w="1933" w:type="dxa"/>
          </w:tcPr>
          <w:p w14:paraId="086EF062" w14:textId="25C778E8" w:rsidR="006168BD"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168BD" w:rsidRPr="00AF728F" w14:paraId="21311F6B" w14:textId="77777777" w:rsidTr="003C7EB0">
        <w:trPr>
          <w:trHeight w:val="633"/>
        </w:trPr>
        <w:tc>
          <w:tcPr>
            <w:tcW w:w="708" w:type="dxa"/>
          </w:tcPr>
          <w:p w14:paraId="2B46AD0A" w14:textId="6A9AA519" w:rsidR="006168BD" w:rsidRPr="00AF728F" w:rsidRDefault="0060080E" w:rsidP="00971183">
            <w:pPr>
              <w:jc w:val="center"/>
              <w:rPr>
                <w:rFonts w:ascii="Times New Roman" w:hAnsi="Times New Roman" w:cs="Times New Roman"/>
                <w:sz w:val="24"/>
                <w:szCs w:val="24"/>
              </w:rPr>
            </w:pPr>
            <w:r w:rsidRPr="00AF728F">
              <w:rPr>
                <w:rFonts w:ascii="Times New Roman" w:hAnsi="Times New Roman" w:cs="Times New Roman"/>
                <w:sz w:val="24"/>
                <w:szCs w:val="24"/>
              </w:rPr>
              <w:t>2</w:t>
            </w:r>
          </w:p>
        </w:tc>
        <w:tc>
          <w:tcPr>
            <w:tcW w:w="5387" w:type="dxa"/>
          </w:tcPr>
          <w:p w14:paraId="19784987" w14:textId="396A2C37" w:rsidR="006168BD"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 xml:space="preserve">Karena ini masih masa pandemi jadi proses perkuliahan masih dilakukan secara daring atau </w:t>
            </w:r>
            <w:proofErr w:type="spellStart"/>
            <w:r w:rsidRPr="00AF728F">
              <w:rPr>
                <w:rFonts w:ascii="Times New Roman" w:hAnsi="Times New Roman" w:cs="Times New Roman"/>
                <w:i/>
                <w:iCs/>
                <w:sz w:val="24"/>
                <w:szCs w:val="24"/>
              </w:rPr>
              <w:t>online</w:t>
            </w:r>
            <w:proofErr w:type="spellEnd"/>
          </w:p>
        </w:tc>
        <w:tc>
          <w:tcPr>
            <w:tcW w:w="1933" w:type="dxa"/>
          </w:tcPr>
          <w:p w14:paraId="36A98A73" w14:textId="5310CC04" w:rsidR="006168BD"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168BD" w:rsidRPr="00AF728F" w14:paraId="05879059" w14:textId="77777777" w:rsidTr="003C7EB0">
        <w:trPr>
          <w:trHeight w:val="609"/>
        </w:trPr>
        <w:tc>
          <w:tcPr>
            <w:tcW w:w="708" w:type="dxa"/>
          </w:tcPr>
          <w:p w14:paraId="4B326418" w14:textId="49BCACA6" w:rsidR="006168BD" w:rsidRPr="00AF728F" w:rsidRDefault="0060080E" w:rsidP="00971183">
            <w:pPr>
              <w:jc w:val="center"/>
              <w:rPr>
                <w:rFonts w:ascii="Times New Roman" w:hAnsi="Times New Roman" w:cs="Times New Roman"/>
                <w:sz w:val="24"/>
                <w:szCs w:val="24"/>
              </w:rPr>
            </w:pPr>
            <w:r w:rsidRPr="00AF728F">
              <w:rPr>
                <w:rFonts w:ascii="Times New Roman" w:hAnsi="Times New Roman" w:cs="Times New Roman"/>
                <w:sz w:val="24"/>
                <w:szCs w:val="24"/>
              </w:rPr>
              <w:t>3</w:t>
            </w:r>
          </w:p>
        </w:tc>
        <w:tc>
          <w:tcPr>
            <w:tcW w:w="5387" w:type="dxa"/>
          </w:tcPr>
          <w:p w14:paraId="748F03D7" w14:textId="113E7123" w:rsidR="006168BD"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Jadi pada pertemuan kita pada malam hari atau pagi hari ini kita akan membahas tentang secara garis besar dulu konservasi lingkungan</w:t>
            </w:r>
          </w:p>
        </w:tc>
        <w:tc>
          <w:tcPr>
            <w:tcW w:w="1933" w:type="dxa"/>
          </w:tcPr>
          <w:p w14:paraId="2D93433F" w14:textId="32C85BCC" w:rsidR="006168BD"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168BD" w:rsidRPr="00AF728F" w14:paraId="6F520530" w14:textId="77777777" w:rsidTr="003C7EB0">
        <w:trPr>
          <w:trHeight w:val="633"/>
        </w:trPr>
        <w:tc>
          <w:tcPr>
            <w:tcW w:w="708" w:type="dxa"/>
          </w:tcPr>
          <w:p w14:paraId="3D7D15D3" w14:textId="66384880" w:rsidR="006168BD"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4</w:t>
            </w:r>
          </w:p>
        </w:tc>
        <w:tc>
          <w:tcPr>
            <w:tcW w:w="5387" w:type="dxa"/>
          </w:tcPr>
          <w:p w14:paraId="3CB94C3F" w14:textId="36FFC340" w:rsidR="006168BD"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Secara garis besar konservasi lingkungan itu kalau bisa saya katakan ada tiga komponen di dalamnya jadi kita harus belajar tentang konservasi air, konservasi darat, ataupun tanah yang nanti kita akan bicarakan pada pertemuan kali ini</w:t>
            </w:r>
          </w:p>
        </w:tc>
        <w:tc>
          <w:tcPr>
            <w:tcW w:w="1933" w:type="dxa"/>
          </w:tcPr>
          <w:p w14:paraId="2BAEE348" w14:textId="2E1D0261" w:rsidR="006168BD"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5BE61B31" w14:textId="77777777" w:rsidTr="003C7EB0">
        <w:trPr>
          <w:trHeight w:val="633"/>
        </w:trPr>
        <w:tc>
          <w:tcPr>
            <w:tcW w:w="708" w:type="dxa"/>
          </w:tcPr>
          <w:p w14:paraId="02770E49" w14:textId="441AF400"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5</w:t>
            </w:r>
          </w:p>
        </w:tc>
        <w:tc>
          <w:tcPr>
            <w:tcW w:w="5387" w:type="dxa"/>
          </w:tcPr>
          <w:p w14:paraId="2C6BAB89" w14:textId="3F4F2649"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Tujuan dari konservasi ini tentunya adalah agar bumi kita ini tidak semakin banyak terjadinya bencana alam termasuk di dalamnya adalah banjir, longsor, dan gempa</w:t>
            </w:r>
          </w:p>
        </w:tc>
        <w:tc>
          <w:tcPr>
            <w:tcW w:w="1933" w:type="dxa"/>
          </w:tcPr>
          <w:p w14:paraId="39A07646" w14:textId="067146E6"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1473C5D4" w14:textId="77777777" w:rsidTr="003C7EB0">
        <w:trPr>
          <w:trHeight w:val="633"/>
        </w:trPr>
        <w:tc>
          <w:tcPr>
            <w:tcW w:w="708" w:type="dxa"/>
          </w:tcPr>
          <w:p w14:paraId="072FCAA0" w14:textId="590F834F"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6</w:t>
            </w:r>
          </w:p>
        </w:tc>
        <w:tc>
          <w:tcPr>
            <w:tcW w:w="5387" w:type="dxa"/>
          </w:tcPr>
          <w:p w14:paraId="4F7CFE71" w14:textId="643772A9"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Kalau kita berbicara tentang konservasi darat berarti yang perlu dilakukan untuk kita perlu jaga itu adalah seperti misalnya hutan,  gunung</w:t>
            </w:r>
          </w:p>
        </w:tc>
        <w:tc>
          <w:tcPr>
            <w:tcW w:w="1933" w:type="dxa"/>
          </w:tcPr>
          <w:p w14:paraId="093A163D" w14:textId="3C394B7D"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54F27A00" w14:textId="77777777" w:rsidTr="003C7EB0">
        <w:trPr>
          <w:trHeight w:val="633"/>
        </w:trPr>
        <w:tc>
          <w:tcPr>
            <w:tcW w:w="708" w:type="dxa"/>
          </w:tcPr>
          <w:p w14:paraId="4528CAEA" w14:textId="432D4956"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7</w:t>
            </w:r>
          </w:p>
        </w:tc>
        <w:tc>
          <w:tcPr>
            <w:tcW w:w="5387" w:type="dxa"/>
          </w:tcPr>
          <w:p w14:paraId="48FD4BA6" w14:textId="6FD371AE"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Kalau kita berbicara tentang konservasi udara ini berarti kita berbicara tentang sumber dari pencemar udara tersebut</w:t>
            </w:r>
          </w:p>
        </w:tc>
        <w:tc>
          <w:tcPr>
            <w:tcW w:w="1933" w:type="dxa"/>
          </w:tcPr>
          <w:p w14:paraId="384BF493" w14:textId="0AD346CC"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Berita</w:t>
            </w:r>
          </w:p>
        </w:tc>
      </w:tr>
      <w:tr w:rsidR="0060080E" w:rsidRPr="00AF728F" w14:paraId="4164C265" w14:textId="77777777" w:rsidTr="003C7EB0">
        <w:trPr>
          <w:trHeight w:val="633"/>
        </w:trPr>
        <w:tc>
          <w:tcPr>
            <w:tcW w:w="708" w:type="dxa"/>
          </w:tcPr>
          <w:p w14:paraId="4273B6D6" w14:textId="3B6347B4"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8</w:t>
            </w:r>
          </w:p>
        </w:tc>
        <w:tc>
          <w:tcPr>
            <w:tcW w:w="5387" w:type="dxa"/>
          </w:tcPr>
          <w:p w14:paraId="6C3A0D53" w14:textId="18903E07"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Nah, di negara-negara yang lain maupun di Indonesia sendiri, sumber pencemarnya itu adalah kalau bukan dari pabrik ya dari kendaraan bermotor, cuma kalau di negara-negara yang maju yaitu sudah modern di dalam proses pengolahan limbah atau pencemar udaranya, hal ini terbukti dengan industri-industri atau pabrik-pabrik yang menghasilkan pencemar udara itu dikelola dengan baik</w:t>
            </w:r>
          </w:p>
        </w:tc>
        <w:tc>
          <w:tcPr>
            <w:tcW w:w="1933" w:type="dxa"/>
          </w:tcPr>
          <w:p w14:paraId="0A1E2457" w14:textId="087D3E5A"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7BD8E059" w14:textId="77777777" w:rsidTr="003C7EB0">
        <w:trPr>
          <w:trHeight w:val="633"/>
        </w:trPr>
        <w:tc>
          <w:tcPr>
            <w:tcW w:w="708" w:type="dxa"/>
          </w:tcPr>
          <w:p w14:paraId="535311EB" w14:textId="6AC28799"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lastRenderedPageBreak/>
              <w:t>9</w:t>
            </w:r>
          </w:p>
        </w:tc>
        <w:tc>
          <w:tcPr>
            <w:tcW w:w="5387" w:type="dxa"/>
          </w:tcPr>
          <w:p w14:paraId="34E34195" w14:textId="77F999B2"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Di Indonesia sendiri bisa dikatakan belum begitu berhasil dalam hal ini di dalam pengelolaan pencemar udara karena memang bisa dikatakan banyak kebijakan-kebijakan yang timpang di dalam penanganan pencemar,  baik itu pencemaran udara, pencemaran, air, maupun  pencemaran tanah yang ada di Indonesia</w:t>
            </w:r>
          </w:p>
        </w:tc>
        <w:tc>
          <w:tcPr>
            <w:tcW w:w="1933" w:type="dxa"/>
          </w:tcPr>
          <w:p w14:paraId="0D57C979" w14:textId="1D9B8792"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4D25633C" w14:textId="77777777" w:rsidTr="003C7EB0">
        <w:trPr>
          <w:trHeight w:val="633"/>
        </w:trPr>
        <w:tc>
          <w:tcPr>
            <w:tcW w:w="708" w:type="dxa"/>
          </w:tcPr>
          <w:p w14:paraId="638A2C5C" w14:textId="75686D37"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10</w:t>
            </w:r>
          </w:p>
        </w:tc>
        <w:tc>
          <w:tcPr>
            <w:tcW w:w="5387" w:type="dxa"/>
          </w:tcPr>
          <w:p w14:paraId="46D4A7A7" w14:textId="1CA03DB5"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Nah, sekarang kita lebih  spesifik berbicara tentang konservasi tanah</w:t>
            </w:r>
          </w:p>
        </w:tc>
        <w:tc>
          <w:tcPr>
            <w:tcW w:w="1933" w:type="dxa"/>
          </w:tcPr>
          <w:p w14:paraId="67309086" w14:textId="5EDF0EF9"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67CA55B6" w14:textId="77777777" w:rsidTr="003C7EB0">
        <w:trPr>
          <w:trHeight w:val="633"/>
        </w:trPr>
        <w:tc>
          <w:tcPr>
            <w:tcW w:w="708" w:type="dxa"/>
          </w:tcPr>
          <w:p w14:paraId="52E01716" w14:textId="32032895"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11</w:t>
            </w:r>
          </w:p>
        </w:tc>
        <w:tc>
          <w:tcPr>
            <w:tcW w:w="5387" w:type="dxa"/>
          </w:tcPr>
          <w:p w14:paraId="79E29249" w14:textId="42F464A5"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Di</w:t>
            </w:r>
            <w:r w:rsidR="00C47DD6" w:rsidRPr="00AF728F">
              <w:rPr>
                <w:rFonts w:ascii="Times New Roman" w:hAnsi="Times New Roman" w:cs="Times New Roman"/>
                <w:sz w:val="24"/>
                <w:szCs w:val="24"/>
              </w:rPr>
              <w:t xml:space="preserve"> </w:t>
            </w:r>
            <w:r w:rsidRPr="00AF728F">
              <w:rPr>
                <w:rFonts w:ascii="Times New Roman" w:hAnsi="Times New Roman" w:cs="Times New Roman"/>
                <w:sz w:val="24"/>
                <w:szCs w:val="24"/>
              </w:rPr>
              <w:t>mana konservasi tanah ini berarti kita berbicara tentang penempatan setiap bidang tanah ya</w:t>
            </w:r>
          </w:p>
        </w:tc>
        <w:tc>
          <w:tcPr>
            <w:tcW w:w="1933" w:type="dxa"/>
          </w:tcPr>
          <w:p w14:paraId="0412FEEC" w14:textId="3EE96CDD"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Berita </w:t>
            </w:r>
          </w:p>
        </w:tc>
      </w:tr>
      <w:tr w:rsidR="0060080E" w:rsidRPr="00AF728F" w14:paraId="32397C60" w14:textId="77777777" w:rsidTr="003C7EB0">
        <w:trPr>
          <w:trHeight w:val="633"/>
        </w:trPr>
        <w:tc>
          <w:tcPr>
            <w:tcW w:w="708" w:type="dxa"/>
          </w:tcPr>
          <w:p w14:paraId="52CB6867" w14:textId="1C1D9125"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12</w:t>
            </w:r>
          </w:p>
        </w:tc>
        <w:tc>
          <w:tcPr>
            <w:tcW w:w="5387" w:type="dxa"/>
          </w:tcPr>
          <w:p w14:paraId="60711FDE" w14:textId="28DDC824" w:rsidR="0060080E" w:rsidRPr="00AF728F" w:rsidRDefault="0060080E" w:rsidP="00C47DD6">
            <w:pPr>
              <w:jc w:val="both"/>
              <w:rPr>
                <w:rFonts w:ascii="Times New Roman" w:hAnsi="Times New Roman" w:cs="Times New Roman"/>
                <w:sz w:val="24"/>
                <w:szCs w:val="24"/>
              </w:rPr>
            </w:pPr>
            <w:r w:rsidRPr="00AF728F">
              <w:rPr>
                <w:rFonts w:ascii="Times New Roman" w:hAnsi="Times New Roman" w:cs="Times New Roman"/>
                <w:sz w:val="24"/>
                <w:szCs w:val="24"/>
              </w:rPr>
              <w:t xml:space="preserve">Nanti bisa ini ya </w:t>
            </w:r>
            <w:proofErr w:type="spellStart"/>
            <w:r w:rsidRPr="004F0A11">
              <w:rPr>
                <w:rFonts w:ascii="Times New Roman" w:hAnsi="Times New Roman" w:cs="Times New Roman"/>
                <w:i/>
                <w:iCs/>
                <w:sz w:val="24"/>
                <w:szCs w:val="24"/>
              </w:rPr>
              <w:t>live</w:t>
            </w:r>
            <w:proofErr w:type="spellEnd"/>
            <w:r w:rsidRPr="004F0A11">
              <w:rPr>
                <w:rFonts w:ascii="Times New Roman" w:hAnsi="Times New Roman" w:cs="Times New Roman"/>
                <w:i/>
                <w:iCs/>
                <w:sz w:val="24"/>
                <w:szCs w:val="24"/>
              </w:rPr>
              <w:t xml:space="preserve"> </w:t>
            </w:r>
            <w:proofErr w:type="spellStart"/>
            <w:r w:rsidRPr="004F0A11">
              <w:rPr>
                <w:rFonts w:ascii="Times New Roman" w:hAnsi="Times New Roman" w:cs="Times New Roman"/>
                <w:i/>
                <w:iCs/>
                <w:sz w:val="24"/>
                <w:szCs w:val="24"/>
              </w:rPr>
              <w:t>chat</w:t>
            </w:r>
            <w:proofErr w:type="spellEnd"/>
            <w:r w:rsidRPr="00AF728F">
              <w:rPr>
                <w:rFonts w:ascii="Times New Roman" w:hAnsi="Times New Roman" w:cs="Times New Roman"/>
                <w:sz w:val="24"/>
                <w:szCs w:val="24"/>
              </w:rPr>
              <w:t xml:space="preserve"> ya kalau sudah masuk</w:t>
            </w:r>
            <w:r w:rsidR="008528EF" w:rsidRPr="00AF728F">
              <w:rPr>
                <w:rFonts w:ascii="Times New Roman" w:hAnsi="Times New Roman" w:cs="Times New Roman"/>
                <w:sz w:val="24"/>
                <w:szCs w:val="24"/>
              </w:rPr>
              <w:t xml:space="preserve"> </w:t>
            </w:r>
            <w:r w:rsidRPr="00AF728F">
              <w:rPr>
                <w:rFonts w:ascii="Times New Roman" w:hAnsi="Times New Roman" w:cs="Times New Roman"/>
                <w:sz w:val="24"/>
                <w:szCs w:val="24"/>
              </w:rPr>
              <w:t>siapa saja</w:t>
            </w:r>
            <w:r w:rsidR="00C47DD6" w:rsidRPr="00AF728F">
              <w:rPr>
                <w:rFonts w:ascii="Times New Roman" w:hAnsi="Times New Roman" w:cs="Times New Roman"/>
                <w:sz w:val="24"/>
                <w:szCs w:val="24"/>
              </w:rPr>
              <w:t>!</w:t>
            </w:r>
          </w:p>
        </w:tc>
        <w:tc>
          <w:tcPr>
            <w:tcW w:w="1933" w:type="dxa"/>
          </w:tcPr>
          <w:p w14:paraId="6EE0696D" w14:textId="3E411039"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Perintah </w:t>
            </w:r>
          </w:p>
        </w:tc>
      </w:tr>
      <w:tr w:rsidR="0060080E" w:rsidRPr="00AF728F" w14:paraId="1955B29C" w14:textId="77777777" w:rsidTr="003C7EB0">
        <w:trPr>
          <w:trHeight w:val="633"/>
        </w:trPr>
        <w:tc>
          <w:tcPr>
            <w:tcW w:w="708" w:type="dxa"/>
          </w:tcPr>
          <w:p w14:paraId="44FBB5CF" w14:textId="3A46B27E"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13</w:t>
            </w:r>
          </w:p>
        </w:tc>
        <w:tc>
          <w:tcPr>
            <w:tcW w:w="5387" w:type="dxa"/>
          </w:tcPr>
          <w:p w14:paraId="077AADD4" w14:textId="286DA8EA"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Oleh karena itu ke depannya jangan sampai terjadi adanya pencemaran tersebut pada intinya jangan sampai timbul pencemaran baru atau menghasilkan pencemaran yang lebih banyak dari pencemaran sebelumnya</w:t>
            </w:r>
            <w:r w:rsidR="00C47DD6" w:rsidRPr="00AF728F">
              <w:rPr>
                <w:rFonts w:ascii="Times New Roman" w:hAnsi="Times New Roman" w:cs="Times New Roman"/>
                <w:sz w:val="24"/>
                <w:szCs w:val="24"/>
              </w:rPr>
              <w:t>!</w:t>
            </w:r>
          </w:p>
        </w:tc>
        <w:tc>
          <w:tcPr>
            <w:tcW w:w="1933" w:type="dxa"/>
          </w:tcPr>
          <w:p w14:paraId="086B5983" w14:textId="012BB7F3"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Perintah </w:t>
            </w:r>
          </w:p>
        </w:tc>
      </w:tr>
      <w:tr w:rsidR="0060080E" w:rsidRPr="00AF728F" w14:paraId="0BED610A" w14:textId="77777777" w:rsidTr="003C7EB0">
        <w:trPr>
          <w:trHeight w:val="633"/>
        </w:trPr>
        <w:tc>
          <w:tcPr>
            <w:tcW w:w="708" w:type="dxa"/>
          </w:tcPr>
          <w:p w14:paraId="1CF0E5A5" w14:textId="68F210E4"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14</w:t>
            </w:r>
          </w:p>
        </w:tc>
        <w:tc>
          <w:tcPr>
            <w:tcW w:w="5387" w:type="dxa"/>
          </w:tcPr>
          <w:p w14:paraId="60A6AE13" w14:textId="03786B33" w:rsidR="0060080E" w:rsidRPr="00AF728F" w:rsidRDefault="0060080E" w:rsidP="003C7EB0">
            <w:pPr>
              <w:jc w:val="both"/>
              <w:rPr>
                <w:rFonts w:ascii="Times New Roman" w:hAnsi="Times New Roman" w:cs="Times New Roman"/>
                <w:sz w:val="24"/>
                <w:szCs w:val="24"/>
              </w:rPr>
            </w:pPr>
            <w:r w:rsidRPr="00AF728F">
              <w:rPr>
                <w:rFonts w:ascii="Times New Roman" w:hAnsi="Times New Roman" w:cs="Times New Roman"/>
                <w:sz w:val="24"/>
                <w:szCs w:val="24"/>
              </w:rPr>
              <w:t>Apakah kita harus terjepit dulu baru bisa memanfaatkan hal tersebut?</w:t>
            </w:r>
          </w:p>
        </w:tc>
        <w:tc>
          <w:tcPr>
            <w:tcW w:w="1933" w:type="dxa"/>
          </w:tcPr>
          <w:p w14:paraId="75710583" w14:textId="2A709CCE" w:rsidR="0060080E" w:rsidRPr="00AF728F" w:rsidRDefault="0060080E" w:rsidP="00553392">
            <w:pPr>
              <w:jc w:val="center"/>
              <w:rPr>
                <w:rFonts w:ascii="Times New Roman" w:hAnsi="Times New Roman" w:cs="Times New Roman"/>
                <w:sz w:val="24"/>
                <w:szCs w:val="24"/>
              </w:rPr>
            </w:pPr>
            <w:r w:rsidRPr="00AF728F">
              <w:rPr>
                <w:rFonts w:ascii="Times New Roman" w:hAnsi="Times New Roman" w:cs="Times New Roman"/>
                <w:sz w:val="24"/>
                <w:szCs w:val="24"/>
              </w:rPr>
              <w:t xml:space="preserve">Tanya </w:t>
            </w:r>
          </w:p>
        </w:tc>
      </w:tr>
    </w:tbl>
    <w:p w14:paraId="535E6C3F" w14:textId="77777777" w:rsidR="00553392" w:rsidRPr="00AF728F" w:rsidRDefault="00773965" w:rsidP="001C49DC">
      <w:pPr>
        <w:rPr>
          <w:rFonts w:ascii="Times New Roman" w:hAnsi="Times New Roman" w:cs="Times New Roman"/>
          <w:sz w:val="24"/>
          <w:szCs w:val="24"/>
        </w:rPr>
      </w:pPr>
      <w:r w:rsidRPr="00AF728F">
        <w:rPr>
          <w:rFonts w:ascii="Times New Roman" w:hAnsi="Times New Roman" w:cs="Times New Roman"/>
          <w:sz w:val="24"/>
          <w:szCs w:val="24"/>
        </w:rPr>
        <w:tab/>
      </w:r>
    </w:p>
    <w:p w14:paraId="66BCF1B5" w14:textId="2910C93F" w:rsidR="00773965" w:rsidRPr="00AF728F" w:rsidRDefault="00773965" w:rsidP="00045B2F">
      <w:pPr>
        <w:ind w:left="360"/>
        <w:rPr>
          <w:rFonts w:ascii="Times New Roman" w:hAnsi="Times New Roman" w:cs="Times New Roman"/>
          <w:sz w:val="24"/>
          <w:szCs w:val="24"/>
        </w:rPr>
      </w:pPr>
      <w:r w:rsidRPr="00AF728F">
        <w:rPr>
          <w:rFonts w:ascii="Times New Roman" w:hAnsi="Times New Roman" w:cs="Times New Roman"/>
          <w:sz w:val="24"/>
          <w:szCs w:val="24"/>
        </w:rPr>
        <w:t>Dari data tersebut peneliti menemukan sebanyak 14 lokusi dari berbagai kategori. Berikut penjelasan dari penemuan tersebut.</w:t>
      </w:r>
    </w:p>
    <w:p w14:paraId="6A7BC2E0" w14:textId="7B21CC9E" w:rsidR="00D95B86" w:rsidRPr="00AF728F" w:rsidRDefault="00965118" w:rsidP="00965118">
      <w:pPr>
        <w:pStyle w:val="DaftarParagraf"/>
        <w:numPr>
          <w:ilvl w:val="0"/>
          <w:numId w:val="1"/>
        </w:numPr>
        <w:rPr>
          <w:rFonts w:ascii="Times New Roman" w:hAnsi="Times New Roman" w:cs="Times New Roman"/>
          <w:b/>
          <w:bCs/>
          <w:sz w:val="24"/>
          <w:szCs w:val="24"/>
        </w:rPr>
      </w:pPr>
      <w:r w:rsidRPr="00AF728F">
        <w:rPr>
          <w:rFonts w:ascii="Times New Roman" w:hAnsi="Times New Roman" w:cs="Times New Roman"/>
          <w:b/>
          <w:bCs/>
          <w:sz w:val="24"/>
          <w:szCs w:val="24"/>
        </w:rPr>
        <w:t>Tindak Tutur Lokusi Kategori</w:t>
      </w:r>
      <w:r w:rsidR="00D95B86" w:rsidRPr="00AF728F">
        <w:rPr>
          <w:rFonts w:ascii="Times New Roman" w:hAnsi="Times New Roman" w:cs="Times New Roman"/>
          <w:b/>
          <w:bCs/>
          <w:sz w:val="24"/>
          <w:szCs w:val="24"/>
        </w:rPr>
        <w:t xml:space="preserve"> </w:t>
      </w:r>
      <w:r w:rsidRPr="00AF728F">
        <w:rPr>
          <w:rFonts w:ascii="Times New Roman" w:hAnsi="Times New Roman" w:cs="Times New Roman"/>
          <w:b/>
          <w:bCs/>
          <w:sz w:val="24"/>
          <w:szCs w:val="24"/>
        </w:rPr>
        <w:t>B</w:t>
      </w:r>
      <w:r w:rsidR="00D95B86" w:rsidRPr="00AF728F">
        <w:rPr>
          <w:rFonts w:ascii="Times New Roman" w:hAnsi="Times New Roman" w:cs="Times New Roman"/>
          <w:b/>
          <w:bCs/>
          <w:sz w:val="24"/>
          <w:szCs w:val="24"/>
        </w:rPr>
        <w:t xml:space="preserve">erita </w:t>
      </w:r>
    </w:p>
    <w:p w14:paraId="3E574581" w14:textId="77777777" w:rsidR="00965118" w:rsidRPr="00AF728F" w:rsidRDefault="00BA7F08"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D95B86" w:rsidRPr="00AF728F">
        <w:rPr>
          <w:rFonts w:ascii="Times New Roman" w:hAnsi="Times New Roman" w:cs="Times New Roman"/>
          <w:sz w:val="24"/>
          <w:szCs w:val="24"/>
        </w:rPr>
        <w:t>Bertemu lagi dengan saya di mata kuliah konservasi lingkungan</w:t>
      </w:r>
      <w:r w:rsidRPr="00AF728F">
        <w:rPr>
          <w:rFonts w:ascii="Times New Roman" w:hAnsi="Times New Roman" w:cs="Times New Roman"/>
          <w:sz w:val="24"/>
          <w:szCs w:val="24"/>
        </w:rPr>
        <w:t>”</w:t>
      </w:r>
    </w:p>
    <w:p w14:paraId="0E8A2ABA" w14:textId="33654589" w:rsidR="00EC0D6C" w:rsidRPr="00AF728F" w:rsidRDefault="00BA7F08"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tuturan</w:t>
      </w:r>
      <w:r w:rsidRPr="00AF728F">
        <w:rPr>
          <w:rFonts w:ascii="Times New Roman" w:hAnsi="Times New Roman" w:cs="Times New Roman"/>
          <w:sz w:val="24"/>
          <w:szCs w:val="24"/>
        </w:rPr>
        <w:t xml:space="preserve"> : tuturan tersebut ditemukan dalam daftar putar “Kuliah Online” di </w:t>
      </w:r>
      <w:bookmarkStart w:id="1" w:name="_Hlk120094880"/>
      <w:proofErr w:type="spellStart"/>
      <w:r w:rsidRPr="00AF728F">
        <w:rPr>
          <w:rFonts w:ascii="Times New Roman" w:hAnsi="Times New Roman" w:cs="Times New Roman"/>
          <w:i/>
          <w:iCs/>
          <w:sz w:val="24"/>
          <w:szCs w:val="24"/>
        </w:rPr>
        <w:t>channel</w:t>
      </w:r>
      <w:proofErr w:type="spellEnd"/>
      <w:r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w:t>
      </w:r>
      <w:r w:rsidRPr="00AF728F">
        <w:rPr>
          <w:rFonts w:ascii="Times New Roman" w:hAnsi="Times New Roman" w:cs="Times New Roman"/>
          <w:sz w:val="24"/>
          <w:szCs w:val="24"/>
        </w:rPr>
        <w:t>ou</w:t>
      </w:r>
      <w:r w:rsidR="008011E8" w:rsidRPr="00AF728F">
        <w:rPr>
          <w:rFonts w:ascii="Times New Roman" w:hAnsi="Times New Roman" w:cs="Times New Roman"/>
          <w:sz w:val="24"/>
          <w:szCs w:val="24"/>
        </w:rPr>
        <w:t>T</w:t>
      </w:r>
      <w:r w:rsidRPr="00AF728F">
        <w:rPr>
          <w:rFonts w:ascii="Times New Roman" w:hAnsi="Times New Roman" w:cs="Times New Roman"/>
          <w:sz w:val="24"/>
          <w:szCs w:val="24"/>
        </w:rPr>
        <w:t>ube</w:t>
      </w:r>
      <w:proofErr w:type="spellEnd"/>
      <w:r w:rsidRPr="00AF728F">
        <w:rPr>
          <w:rFonts w:ascii="Times New Roman" w:hAnsi="Times New Roman" w:cs="Times New Roman"/>
          <w:sz w:val="24"/>
          <w:szCs w:val="24"/>
        </w:rPr>
        <w:t xml:space="preserve"> </w:t>
      </w:r>
      <w:bookmarkEnd w:id="1"/>
      <w:r w:rsidRPr="00AF728F">
        <w:rPr>
          <w:rFonts w:ascii="Times New Roman" w:hAnsi="Times New Roman" w:cs="Times New Roman"/>
          <w:sz w:val="24"/>
          <w:szCs w:val="24"/>
        </w:rPr>
        <w:t>Al Kholif. Dalam tuturan tersebut mengandung tindak tutur lokusi di mana Al Kholif menjadi penutur</w:t>
      </w:r>
      <w:r w:rsidR="00642AA0" w:rsidRPr="00AF728F">
        <w:rPr>
          <w:rFonts w:ascii="Times New Roman" w:hAnsi="Times New Roman" w:cs="Times New Roman"/>
          <w:sz w:val="24"/>
          <w:szCs w:val="24"/>
        </w:rPr>
        <w:t xml:space="preserve"> dan mahasiswa sebagai mitra tutur</w:t>
      </w:r>
      <w:r w:rsidRPr="00AF728F">
        <w:rPr>
          <w:rFonts w:ascii="Times New Roman" w:hAnsi="Times New Roman" w:cs="Times New Roman"/>
          <w:sz w:val="24"/>
          <w:szCs w:val="24"/>
        </w:rPr>
        <w:t xml:space="preserve">. Al Kholif memberitahukan kepada mahasiswanya bahwa mereka bisa bertemu lagi dalam perkuliahan dengan mata kuliah konservasi lingkungan. Tindak tutur tersebut dikategorikan dalam lokusi berjenis pernyataan atau berita karena berisi pemberitahuan dan informasi </w:t>
      </w:r>
      <w:r w:rsidR="00741319" w:rsidRPr="00AF728F">
        <w:rPr>
          <w:rFonts w:ascii="Times New Roman" w:hAnsi="Times New Roman" w:cs="Times New Roman"/>
          <w:sz w:val="24"/>
          <w:szCs w:val="24"/>
        </w:rPr>
        <w:t xml:space="preserve">dari penutur </w:t>
      </w:r>
      <w:r w:rsidRPr="00AF728F">
        <w:rPr>
          <w:rFonts w:ascii="Times New Roman" w:hAnsi="Times New Roman" w:cs="Times New Roman"/>
          <w:sz w:val="24"/>
          <w:szCs w:val="24"/>
        </w:rPr>
        <w:t xml:space="preserve">kepada mitra tutur. </w:t>
      </w:r>
    </w:p>
    <w:p w14:paraId="44DC9702" w14:textId="6BCECC1C" w:rsidR="003C7EB0" w:rsidRPr="00AF728F" w:rsidRDefault="006C2E5F"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w:t>
      </w:r>
      <w:r w:rsidRPr="00AF728F">
        <w:rPr>
          <w:rFonts w:ascii="Times New Roman" w:hAnsi="Times New Roman" w:cs="Times New Roman"/>
          <w:noProof/>
          <w:color w:val="000000" w:themeColor="text1"/>
          <w:sz w:val="24"/>
          <w:szCs w:val="24"/>
        </w:rPr>
        <w:t xml:space="preserve">Hasanah et al., (2022). Kesamaannya berupa tindak tutur lokusi </w:t>
      </w:r>
      <w:r w:rsidRPr="00AF728F">
        <w:rPr>
          <w:rFonts w:ascii="Times New Roman" w:hAnsi="Times New Roman" w:cs="Times New Roman"/>
          <w:color w:val="000000" w:themeColor="text1"/>
          <w:sz w:val="24"/>
          <w:szCs w:val="24"/>
        </w:rPr>
        <w:t xml:space="preserve">kategori berita yang berfungsi menginformasikan </w:t>
      </w:r>
      <w:r w:rsidR="000E0D9E" w:rsidRPr="00AF728F">
        <w:rPr>
          <w:rFonts w:ascii="Times New Roman" w:hAnsi="Times New Roman" w:cs="Times New Roman"/>
          <w:color w:val="000000" w:themeColor="text1"/>
          <w:sz w:val="24"/>
          <w:szCs w:val="24"/>
        </w:rPr>
        <w:t xml:space="preserve">sesuatu </w:t>
      </w:r>
      <w:r w:rsidRPr="00AF728F">
        <w:rPr>
          <w:rFonts w:ascii="Times New Roman" w:hAnsi="Times New Roman" w:cs="Times New Roman"/>
          <w:color w:val="000000" w:themeColor="text1"/>
          <w:sz w:val="24"/>
          <w:szCs w:val="24"/>
        </w:rPr>
        <w:t xml:space="preserve">yang disampaikan oleh penutur kepada mitra tutur. Perbedaannya terdapat pada letak tuturannya. Penulis menganalisis tuturan bahwa penutur memberi informasi </w:t>
      </w:r>
      <w:r w:rsidR="002A2401" w:rsidRPr="00AF728F">
        <w:rPr>
          <w:rFonts w:ascii="Times New Roman" w:hAnsi="Times New Roman" w:cs="Times New Roman"/>
          <w:color w:val="000000" w:themeColor="text1"/>
          <w:sz w:val="24"/>
          <w:szCs w:val="24"/>
        </w:rPr>
        <w:t xml:space="preserve">kepada mitra tutur </w:t>
      </w:r>
      <w:r w:rsidRPr="00AF728F">
        <w:rPr>
          <w:rFonts w:ascii="Times New Roman" w:hAnsi="Times New Roman" w:cs="Times New Roman"/>
          <w:color w:val="000000" w:themeColor="text1"/>
          <w:sz w:val="24"/>
          <w:szCs w:val="24"/>
        </w:rPr>
        <w:t xml:space="preserve">bahwa perkuliahan dilakukan kembali dan </w:t>
      </w:r>
      <w:r w:rsidR="000E0D9E" w:rsidRPr="00AF728F">
        <w:rPr>
          <w:rFonts w:ascii="Times New Roman" w:hAnsi="Times New Roman" w:cs="Times New Roman"/>
          <w:color w:val="000000" w:themeColor="text1"/>
          <w:sz w:val="24"/>
          <w:szCs w:val="24"/>
        </w:rPr>
        <w:t xml:space="preserve">materi yang akan diajarkan adalah konservasi lingkungan. Sedangkan analisis yang dilakukan </w:t>
      </w:r>
      <w:r w:rsidR="000E0D9E" w:rsidRPr="00AF728F">
        <w:rPr>
          <w:rFonts w:ascii="Times New Roman" w:hAnsi="Times New Roman" w:cs="Times New Roman"/>
          <w:noProof/>
          <w:color w:val="000000" w:themeColor="text1"/>
          <w:sz w:val="24"/>
          <w:szCs w:val="24"/>
        </w:rPr>
        <w:t>Hasanah et al., (2022) menginformasikan bahwa penutur akan menjelaskan</w:t>
      </w:r>
      <w:r w:rsidR="002A2401" w:rsidRPr="00AF728F">
        <w:rPr>
          <w:rFonts w:ascii="Times New Roman" w:hAnsi="Times New Roman" w:cs="Times New Roman"/>
          <w:noProof/>
          <w:color w:val="000000" w:themeColor="text1"/>
          <w:sz w:val="24"/>
          <w:szCs w:val="24"/>
        </w:rPr>
        <w:t xml:space="preserve"> kepada </w:t>
      </w:r>
      <w:r w:rsidR="002A2401" w:rsidRPr="00AF728F">
        <w:rPr>
          <w:rFonts w:ascii="Times New Roman" w:hAnsi="Times New Roman" w:cs="Times New Roman"/>
          <w:noProof/>
          <w:color w:val="000000" w:themeColor="text1"/>
          <w:sz w:val="24"/>
          <w:szCs w:val="24"/>
        </w:rPr>
        <w:lastRenderedPageBreak/>
        <w:t>mitra tutur</w:t>
      </w:r>
      <w:r w:rsidR="000E0D9E" w:rsidRPr="00AF728F">
        <w:rPr>
          <w:rFonts w:ascii="Times New Roman" w:hAnsi="Times New Roman" w:cs="Times New Roman"/>
          <w:noProof/>
          <w:color w:val="000000" w:themeColor="text1"/>
          <w:sz w:val="24"/>
          <w:szCs w:val="24"/>
        </w:rPr>
        <w:t xml:space="preserve"> tentang keberhasilannya dalam mendapat beasiswa </w:t>
      </w:r>
      <w:r w:rsidR="002456D3" w:rsidRPr="00AF728F">
        <w:rPr>
          <w:rFonts w:ascii="Times New Roman" w:hAnsi="Times New Roman" w:cs="Times New Roman"/>
          <w:noProof/>
          <w:color w:val="000000" w:themeColor="text1"/>
          <w:sz w:val="24"/>
          <w:szCs w:val="24"/>
        </w:rPr>
        <w:fldChar w:fldCharType="begin" w:fldLock="1"/>
      </w:r>
      <w:r w:rsidR="004F26A3" w:rsidRPr="00AF728F">
        <w:rPr>
          <w:rFonts w:ascii="Times New Roman" w:hAnsi="Times New Roman" w:cs="Times New Roman"/>
          <w:noProof/>
          <w:color w:val="000000" w:themeColor="text1"/>
          <w:sz w:val="24"/>
          <w:szCs w:val="24"/>
        </w:rPr>
        <w:instrText>ADDIN CSL_CITATION {"citationItems":[{"id":"ITEM-1","itemData":{"abstract":"… sering menggunakan tindak tutur lokusi dalam kontennya. Tinda merupakan tindak tutur yang disampaikan untuk mengatakan sesu analisis terdapat 30 data berupa tindak tutur lokusi. …","author":[{"dropping-particle":"","family":"Hasanah","given":"N","non-dropping-particle":"","parse-names":false,"suffix":""},{"dropping-particle":"","family":"Nurjanah","given":"U D","non-dropping-particle":"","parse-names":false,"suffix":""},{"dropping-particle":"","family":"Utomo","given":"A P Y","non-dropping-particle":"","parse-names":false,"suffix":""}],"container-title":"Jurnal Ilmiah Telaah","id":"ITEM-1","issued":{"date-parts":[["2022"]]},"title":"Analisis Tindak Tutur Lokusi dalam Konten YouTuber Jerome Polin","type":"article-journal"},"uris":["http://www.mendeley.com/documents/?uuid=5ef63b40-384f-45ee-859f-0aa9a611999c","http://www.mendeley.com/documents/?uuid=177ef4dc-6cda-4b16-a61e-9bd9af022efe"]}],"mendeley":{"formattedCitation":"(Hasanah et al., 2022)","plainTextFormattedCitation":"(Hasanah et al., 2022)","previouslyFormattedCitation":"(Hasanah et al., 2022)"},"properties":{"noteIndex":0},"schema":"https://github.com/citation-style-language/schema/raw/master/csl-citation.json"}</w:instrText>
      </w:r>
      <w:r w:rsidR="002456D3" w:rsidRPr="00AF728F">
        <w:rPr>
          <w:rFonts w:ascii="Times New Roman" w:hAnsi="Times New Roman" w:cs="Times New Roman"/>
          <w:noProof/>
          <w:color w:val="000000" w:themeColor="text1"/>
          <w:sz w:val="24"/>
          <w:szCs w:val="24"/>
        </w:rPr>
        <w:fldChar w:fldCharType="separate"/>
      </w:r>
      <w:r w:rsidR="0037089D" w:rsidRPr="0037089D">
        <w:rPr>
          <w:rFonts w:ascii="Times New Roman" w:hAnsi="Times New Roman" w:cs="Times New Roman"/>
          <w:noProof/>
          <w:color w:val="000000" w:themeColor="text1"/>
          <w:sz w:val="24"/>
          <w:szCs w:val="24"/>
        </w:rPr>
        <w:t>(Hasanah et al., 2022)</w:t>
      </w:r>
      <w:r w:rsidR="002456D3" w:rsidRPr="00AF728F">
        <w:rPr>
          <w:rFonts w:ascii="Times New Roman" w:hAnsi="Times New Roman" w:cs="Times New Roman"/>
          <w:noProof/>
          <w:color w:val="000000" w:themeColor="text1"/>
          <w:sz w:val="24"/>
          <w:szCs w:val="24"/>
        </w:rPr>
        <w:fldChar w:fldCharType="end"/>
      </w:r>
      <w:r w:rsidR="008011E8" w:rsidRPr="00AF728F">
        <w:rPr>
          <w:rFonts w:ascii="Times New Roman" w:hAnsi="Times New Roman" w:cs="Times New Roman"/>
          <w:noProof/>
          <w:color w:val="000000" w:themeColor="text1"/>
          <w:sz w:val="24"/>
          <w:szCs w:val="24"/>
        </w:rPr>
        <w:t>.</w:t>
      </w:r>
    </w:p>
    <w:p w14:paraId="71F0FD80" w14:textId="77777777" w:rsidR="00965118" w:rsidRPr="00AF728F" w:rsidRDefault="00BA7F08"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D95B86" w:rsidRPr="00AF728F">
        <w:rPr>
          <w:rFonts w:ascii="Times New Roman" w:hAnsi="Times New Roman" w:cs="Times New Roman"/>
          <w:sz w:val="24"/>
          <w:szCs w:val="24"/>
        </w:rPr>
        <w:t xml:space="preserve">Karena ini masih masa pandemi jadi proses perkuliahan masih dilakukan secara daring atau </w:t>
      </w:r>
      <w:proofErr w:type="spellStart"/>
      <w:r w:rsidR="00D95B86" w:rsidRPr="00AF728F">
        <w:rPr>
          <w:rFonts w:ascii="Times New Roman" w:hAnsi="Times New Roman" w:cs="Times New Roman"/>
          <w:i/>
          <w:iCs/>
          <w:sz w:val="24"/>
          <w:szCs w:val="24"/>
        </w:rPr>
        <w:t>online</w:t>
      </w:r>
      <w:proofErr w:type="spellEnd"/>
      <w:r w:rsidRPr="00AF728F">
        <w:rPr>
          <w:rFonts w:ascii="Times New Roman" w:hAnsi="Times New Roman" w:cs="Times New Roman"/>
          <w:sz w:val="24"/>
          <w:szCs w:val="24"/>
        </w:rPr>
        <w:t>”</w:t>
      </w:r>
    </w:p>
    <w:p w14:paraId="66C583F1" w14:textId="13C06E88" w:rsidR="00BA7F08" w:rsidRPr="00AF728F" w:rsidRDefault="00BA7F08"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tuturan</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Al Kholif. Dalam tuturan tersebut mengandung tindak tutur lokusi di mana Al Kholif menjadi penutur</w:t>
      </w:r>
      <w:r w:rsidR="00642AA0" w:rsidRPr="00AF728F">
        <w:rPr>
          <w:rFonts w:ascii="Times New Roman" w:hAnsi="Times New Roman" w:cs="Times New Roman"/>
          <w:sz w:val="24"/>
          <w:szCs w:val="24"/>
        </w:rPr>
        <w:t xml:space="preserve"> dan mahasiswa sebagai mitra tutur</w:t>
      </w:r>
      <w:r w:rsidRPr="00AF728F">
        <w:rPr>
          <w:rFonts w:ascii="Times New Roman" w:hAnsi="Times New Roman" w:cs="Times New Roman"/>
          <w:sz w:val="24"/>
          <w:szCs w:val="24"/>
        </w:rPr>
        <w:t xml:space="preserve">. Al Kholif memberitahukan kepada mahasiswanya bahwa proses perkuliahan dilakukan secara daring atau </w:t>
      </w:r>
      <w:proofErr w:type="spellStart"/>
      <w:r w:rsidRPr="00AF728F">
        <w:rPr>
          <w:rFonts w:ascii="Times New Roman" w:hAnsi="Times New Roman" w:cs="Times New Roman"/>
          <w:i/>
          <w:iCs/>
          <w:sz w:val="24"/>
          <w:szCs w:val="24"/>
        </w:rPr>
        <w:t>online</w:t>
      </w:r>
      <w:proofErr w:type="spellEnd"/>
      <w:r w:rsidRPr="00AF728F">
        <w:rPr>
          <w:rFonts w:ascii="Times New Roman" w:hAnsi="Times New Roman" w:cs="Times New Roman"/>
          <w:sz w:val="24"/>
          <w:szCs w:val="24"/>
        </w:rPr>
        <w:t xml:space="preserve"> yaitu melalui media video </w:t>
      </w:r>
      <w:proofErr w:type="spellStart"/>
      <w:r w:rsidRPr="00AF728F">
        <w:rPr>
          <w:rFonts w:ascii="Times New Roman" w:hAnsi="Times New Roman" w:cs="Times New Roman"/>
          <w:i/>
          <w:iCs/>
          <w:sz w:val="24"/>
          <w:szCs w:val="24"/>
        </w:rPr>
        <w:t>youtube</w:t>
      </w:r>
      <w:proofErr w:type="spellEnd"/>
      <w:r w:rsidRPr="00AF728F">
        <w:rPr>
          <w:rFonts w:ascii="Times New Roman" w:hAnsi="Times New Roman" w:cs="Times New Roman"/>
          <w:sz w:val="24"/>
          <w:szCs w:val="24"/>
        </w:rPr>
        <w:t xml:space="preserve"> dikarenakan keadaan Indonesia yang masih pandemi dan seluruh aktivitas termasuk pendidikan</w:t>
      </w:r>
      <w:r w:rsidR="00741319" w:rsidRPr="00AF728F">
        <w:rPr>
          <w:rFonts w:ascii="Times New Roman" w:hAnsi="Times New Roman" w:cs="Times New Roman"/>
          <w:sz w:val="24"/>
          <w:szCs w:val="24"/>
        </w:rPr>
        <w:t xml:space="preserve"> tidak dilakukan secara tatap muka agar menghindari persebaran virus. Tindak tutur tersebut dikategorikan dalam lokusi berjenis pernyataan atau berita karena berisi pemberitahuan dan informasi dari penutur kepada mitra tutur. </w:t>
      </w:r>
    </w:p>
    <w:p w14:paraId="621A2AB8" w14:textId="1C55A79D" w:rsidR="00971183" w:rsidRPr="00AF728F" w:rsidRDefault="000E0D9E" w:rsidP="00971183">
      <w:pPr>
        <w:pStyle w:val="DaftarParagraf"/>
        <w:spacing w:line="360" w:lineRule="auto"/>
        <w:ind w:left="1080"/>
        <w:jc w:val="both"/>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t xml:space="preserve">Analisis yang sama pernah dilakukan oleh </w:t>
      </w:r>
      <w:r w:rsidRPr="00AF728F">
        <w:rPr>
          <w:rFonts w:ascii="Times New Roman" w:hAnsi="Times New Roman" w:cs="Times New Roman"/>
          <w:color w:val="000000" w:themeColor="text1"/>
          <w:sz w:val="24"/>
          <w:szCs w:val="24"/>
        </w:rPr>
        <w:fldChar w:fldCharType="begin" w:fldLock="1"/>
      </w:r>
      <w:r w:rsidR="004F26A3" w:rsidRPr="00AF728F">
        <w:rPr>
          <w:rFonts w:ascii="Times New Roman" w:hAnsi="Times New Roman" w:cs="Times New Roman"/>
          <w:color w:val="000000" w:themeColor="text1"/>
          <w:sz w:val="24"/>
          <w:szCs w:val="24"/>
        </w:rPr>
        <w:instrText>ADDIN CSL_CITATION {"citationItems":[{"id":"ITEM-1","itemData":{"abstract":"Penelitian ini dilatarbelakangi oleh tindak tutur lokusi, ilokusi, dan perlokusi pada debat capres- cawapres republik Indonesia 2019. Tujuan penelitian ini adalah untuk men- deskripsikan tindak tutur lokusi, ilokusi, dan perlokusi pada debat capres-cawapres republik Indonesia Jenis penelitian ini merupakan penelitian kualitatif dengan metode deskriptif. Sumber data dalam penelitian ini adalah video debat pertama debat capres- cawapres republik Indonesia 2019. Hasil penelitian menunjukkan bahwa bentuk tindak tutur lokusi 8 penggunaan, tindak tutur ilokusi 15 penggunaan, dan tindak tutur perlo- kusi 1 penggunaan. Dengan demikian, dapat disimpulkan bahwa semua tuturan pada debat capres-cawapres republik Indonesia tahun 2019, mengandung tindak tutur lokusi, ilokusi, dan perlokusi. Akan tetapi, tidak semua tuturan yang terdapat di dalam tindak tutur tersebut memenuhi verba yang ada dari masing-masing kategori, sebab tidak se- mua tuturan yang ada dalam debat capres tersebut memiliki penanda yang mengindika- sikan tuturannya masuk ke dalam verba dari setiap kategori tindak tutur. Saran yang da- pat diberikan peneliti adalah: (1) bagi pengajar bahasa dan sastra Indonesia, diharapkan agar menggunakan hasil penelitian ini dalam memberikan pengajaran tentang bentuk tindak tutur, yaitu tindak tutur lokusi, ilokusi, dan perlokusi, dan (2) bagi peneliti lain, dapat menjadikan sumbangan pemikiran dalam memberikan gambaran mengenai tindak tutur serta konteks yang menyertai percakapan dari kedua paslon pada debat capres- cawapres republik Indonesia tahun 2019. Selanjutnya, untuk mengembangkan penelitian ini dengan menggali bentuk tindak tutur dan keterkaitan antarbentuk tindak tutur, se- hingga diharapkan dapat menyempurnakan karya sederhana ini menjadi lebih baik demi perkembangan ilmu pengetahuan. Kata Kunci: Bahasa; pragmatik; tindak tutur.","author":[{"dropping-particle":"","family":"Ziraluo","given":"Merdina","non-dropping-particle":"","parse-names":false,"suffix":""}],"container-title":"Jurnal Education and Development","id":"ITEM-1","issue":"2","issued":{"date-parts":[["2020"]]},"page":"249-256","title":"Analisis Tindak Tutur Lokusi, Ilikusi, dan Perlokusi pada Debat Capres-Cawapres Republik Indonesia Tahun 2019","type":"article-journal","volume":"8"},"uris":["http://www.mendeley.com/documents/?uuid=aadf8269-c665-4f5a-811f-74ebd0e7ac74","http://www.mendeley.com/documents/?uuid=b5d7bf17-56ab-46b9-8a81-701cd670474a"]}],"mendeley":{"formattedCitation":"(Ziraluo, 2020)","manualFormatting":"Ziraluo (2020)","plainTextFormattedCitation":"(Ziraluo, 2020)","previouslyFormattedCitation":"(Ziraluo, 2020)"},"properties":{"noteIndex":0},"schema":"https://github.com/citation-style-language/schema/raw/master/csl-citation.json"}</w:instrText>
      </w:r>
      <w:r w:rsidRPr="00AF728F">
        <w:rPr>
          <w:rFonts w:ascii="Times New Roman" w:hAnsi="Times New Roman" w:cs="Times New Roman"/>
          <w:color w:val="000000" w:themeColor="text1"/>
          <w:sz w:val="24"/>
          <w:szCs w:val="24"/>
        </w:rPr>
        <w:fldChar w:fldCharType="separate"/>
      </w:r>
      <w:r w:rsidRPr="00AF728F">
        <w:rPr>
          <w:rFonts w:ascii="Times New Roman" w:hAnsi="Times New Roman" w:cs="Times New Roman"/>
          <w:noProof/>
          <w:color w:val="000000" w:themeColor="text1"/>
          <w:sz w:val="24"/>
          <w:szCs w:val="24"/>
        </w:rPr>
        <w:t>Ziraluo (2020)</w:t>
      </w:r>
      <w:r w:rsidRPr="00AF728F">
        <w:rPr>
          <w:rFonts w:ascii="Times New Roman" w:hAnsi="Times New Roman" w:cs="Times New Roman"/>
          <w:color w:val="000000" w:themeColor="text1"/>
          <w:sz w:val="24"/>
          <w:szCs w:val="24"/>
        </w:rPr>
        <w:fldChar w:fldCharType="end"/>
      </w:r>
      <w:r w:rsidRPr="00AF728F">
        <w:rPr>
          <w:rFonts w:ascii="Times New Roman" w:hAnsi="Times New Roman" w:cs="Times New Roman"/>
          <w:color w:val="000000" w:themeColor="text1"/>
          <w:sz w:val="24"/>
          <w:szCs w:val="24"/>
        </w:rPr>
        <w:t xml:space="preserve">. Kesamaannya terdapat </w:t>
      </w:r>
      <w:r w:rsidR="00971183" w:rsidRPr="00AF728F">
        <w:rPr>
          <w:rFonts w:ascii="Times New Roman" w:hAnsi="Times New Roman" w:cs="Times New Roman"/>
          <w:noProof/>
          <w:color w:val="000000" w:themeColor="text1"/>
          <w:sz w:val="24"/>
          <w:szCs w:val="24"/>
        </w:rPr>
        <w:t xml:space="preserve">berupa tindak tutur lokusi </w:t>
      </w:r>
      <w:r w:rsidR="00971183" w:rsidRPr="00AF728F">
        <w:rPr>
          <w:rFonts w:ascii="Times New Roman" w:hAnsi="Times New Roman" w:cs="Times New Roman"/>
          <w:color w:val="000000" w:themeColor="text1"/>
          <w:sz w:val="24"/>
          <w:szCs w:val="24"/>
        </w:rPr>
        <w:t xml:space="preserve">kategori berita yang berfungsi menginformasikan sesuatu yang disampaikan oleh penutur kepada mitra tutur. Perbedaannya terdapat pada letak tuturannya. Penulis menganalisis tuturan dari penutur yang memberikan informasi kepada mitra tutur tentang perkuliahan yang dilakukan secara daring atau </w:t>
      </w:r>
      <w:proofErr w:type="spellStart"/>
      <w:r w:rsidR="00971183" w:rsidRPr="00AF728F">
        <w:rPr>
          <w:rFonts w:ascii="Times New Roman" w:hAnsi="Times New Roman" w:cs="Times New Roman"/>
          <w:i/>
          <w:iCs/>
          <w:color w:val="000000" w:themeColor="text1"/>
          <w:sz w:val="24"/>
          <w:szCs w:val="24"/>
        </w:rPr>
        <w:t>online</w:t>
      </w:r>
      <w:proofErr w:type="spellEnd"/>
      <w:r w:rsidR="00971183" w:rsidRPr="00AF728F">
        <w:rPr>
          <w:rFonts w:ascii="Times New Roman" w:hAnsi="Times New Roman" w:cs="Times New Roman"/>
          <w:color w:val="000000" w:themeColor="text1"/>
          <w:sz w:val="24"/>
          <w:szCs w:val="24"/>
        </w:rPr>
        <w:t xml:space="preserve"> karena sedang pandemi. Sedangkan </w:t>
      </w:r>
      <w:proofErr w:type="spellStart"/>
      <w:r w:rsidR="00971183" w:rsidRPr="00AF728F">
        <w:rPr>
          <w:rFonts w:ascii="Times New Roman" w:hAnsi="Times New Roman" w:cs="Times New Roman"/>
          <w:color w:val="000000" w:themeColor="text1"/>
          <w:sz w:val="24"/>
          <w:szCs w:val="24"/>
        </w:rPr>
        <w:t>Ziraluo</w:t>
      </w:r>
      <w:proofErr w:type="spellEnd"/>
      <w:r w:rsidR="00971183" w:rsidRPr="00AF728F">
        <w:rPr>
          <w:rFonts w:ascii="Times New Roman" w:hAnsi="Times New Roman" w:cs="Times New Roman"/>
          <w:color w:val="000000" w:themeColor="text1"/>
          <w:sz w:val="24"/>
          <w:szCs w:val="24"/>
        </w:rPr>
        <w:t xml:space="preserve"> (2020) menganalisis tentang penutur memberi informasi kepada mitra tutur</w:t>
      </w:r>
      <w:r w:rsidR="003F36E1" w:rsidRPr="00AF728F">
        <w:rPr>
          <w:rFonts w:ascii="Times New Roman" w:hAnsi="Times New Roman" w:cs="Times New Roman"/>
          <w:color w:val="000000" w:themeColor="text1"/>
          <w:sz w:val="24"/>
          <w:szCs w:val="24"/>
        </w:rPr>
        <w:t xml:space="preserve"> tentang pertanyaan yang diajukan penutur</w:t>
      </w:r>
      <w:r w:rsidR="00971183" w:rsidRPr="00AF728F">
        <w:rPr>
          <w:rFonts w:ascii="Times New Roman" w:hAnsi="Times New Roman" w:cs="Times New Roman"/>
          <w:color w:val="000000" w:themeColor="text1"/>
          <w:sz w:val="24"/>
          <w:szCs w:val="24"/>
        </w:rPr>
        <w:t xml:space="preserve"> tidak bisa </w:t>
      </w:r>
      <w:r w:rsidR="003F36E1" w:rsidRPr="00AF728F">
        <w:rPr>
          <w:rFonts w:ascii="Times New Roman" w:hAnsi="Times New Roman" w:cs="Times New Roman"/>
          <w:color w:val="000000" w:themeColor="text1"/>
          <w:sz w:val="24"/>
          <w:szCs w:val="24"/>
        </w:rPr>
        <w:t>dijawab karena tidak mengetahui jawabannya</w:t>
      </w:r>
      <w:r w:rsidR="00971183" w:rsidRPr="00AF728F">
        <w:rPr>
          <w:rFonts w:ascii="Times New Roman" w:hAnsi="Times New Roman" w:cs="Times New Roman"/>
          <w:color w:val="000000" w:themeColor="text1"/>
          <w:sz w:val="24"/>
          <w:szCs w:val="24"/>
        </w:rPr>
        <w:t xml:space="preserve"> </w:t>
      </w:r>
      <w:r w:rsidR="002456D3" w:rsidRPr="00AF728F">
        <w:rPr>
          <w:rFonts w:ascii="Times New Roman" w:hAnsi="Times New Roman" w:cs="Times New Roman"/>
          <w:color w:val="000000" w:themeColor="text1"/>
          <w:sz w:val="24"/>
          <w:szCs w:val="24"/>
        </w:rPr>
        <w:fldChar w:fldCharType="begin" w:fldLock="1"/>
      </w:r>
      <w:r w:rsidR="004F26A3" w:rsidRPr="00AF728F">
        <w:rPr>
          <w:rFonts w:ascii="Times New Roman" w:hAnsi="Times New Roman" w:cs="Times New Roman"/>
          <w:color w:val="000000" w:themeColor="text1"/>
          <w:sz w:val="24"/>
          <w:szCs w:val="24"/>
        </w:rPr>
        <w:instrText>ADDIN CSL_CITATION {"citationItems":[{"id":"ITEM-1","itemData":{"abstract":"Penelitian ini dilatarbelakangi oleh tindak tutur lokusi, ilokusi, dan perlokusi pada debat capres- cawapres republik Indonesia 2019. Tujuan penelitian ini adalah untuk men- deskripsikan tindak tutur lokusi, ilokusi, dan perlokusi pada debat capres-cawapres republik Indonesia Jenis penelitian ini merupakan penelitian kualitatif dengan metode deskriptif. Sumber data dalam penelitian ini adalah video debat pertama debat capres- cawapres republik Indonesia 2019. Hasil penelitian menunjukkan bahwa bentuk tindak tutur lokusi 8 penggunaan, tindak tutur ilokusi 15 penggunaan, dan tindak tutur perlo- kusi 1 penggunaan. Dengan demikian, dapat disimpulkan bahwa semua tuturan pada debat capres-cawapres republik Indonesia tahun 2019, mengandung tindak tutur lokusi, ilokusi, dan perlokusi. Akan tetapi, tidak semua tuturan yang terdapat di dalam tindak tutur tersebut memenuhi verba yang ada dari masing-masing kategori, sebab tidak se- mua tuturan yang ada dalam debat capres tersebut memiliki penanda yang mengindika- sikan tuturannya masuk ke dalam verba dari setiap kategori tindak tutur. Saran yang da- pat diberikan peneliti adalah: (1) bagi pengajar bahasa dan sastra Indonesia, diharapkan agar menggunakan hasil penelitian ini dalam memberikan pengajaran tentang bentuk tindak tutur, yaitu tindak tutur lokusi, ilokusi, dan perlokusi, dan (2) bagi peneliti lain, dapat menjadikan sumbangan pemikiran dalam memberikan gambaran mengenai tindak tutur serta konteks yang menyertai percakapan dari kedua paslon pada debat capres- cawapres republik Indonesia tahun 2019. Selanjutnya, untuk mengembangkan penelitian ini dengan menggali bentuk tindak tutur dan keterkaitan antarbentuk tindak tutur, se- hingga diharapkan dapat menyempurnakan karya sederhana ini menjadi lebih baik demi perkembangan ilmu pengetahuan. Kata Kunci: Bahasa; pragmatik; tindak tutur.","author":[{"dropping-particle":"","family":"Ziraluo","given":"Merdina","non-dropping-particle":"","parse-names":false,"suffix":""}],"container-title":"Jurnal Education and Development","id":"ITEM-1","issue":"2","issued":{"date-parts":[["2020"]]},"page":"249-256","title":"Analisis Tindak Tutur Lokusi, Ilikusi, dan Perlokusi pada Debat Capres-Cawapres Republik Indonesia Tahun 2019","type":"article-journal","volume":"8"},"uris":["http://www.mendeley.com/documents/?uuid=b5d7bf17-56ab-46b9-8a81-701cd670474a","http://www.mendeley.com/documents/?uuid=aadf8269-c665-4f5a-811f-74ebd0e7ac74"]}],"mendeley":{"formattedCitation":"(Ziraluo, 2020)","plainTextFormattedCitation":"(Ziraluo, 2020)","previouslyFormattedCitation":"(Ziraluo, 2020)"},"properties":{"noteIndex":0},"schema":"https://github.com/citation-style-language/schema/raw/master/csl-citation.json"}</w:instrText>
      </w:r>
      <w:r w:rsidR="002456D3" w:rsidRPr="00AF728F">
        <w:rPr>
          <w:rFonts w:ascii="Times New Roman" w:hAnsi="Times New Roman" w:cs="Times New Roman"/>
          <w:color w:val="000000" w:themeColor="text1"/>
          <w:sz w:val="24"/>
          <w:szCs w:val="24"/>
        </w:rPr>
        <w:fldChar w:fldCharType="separate"/>
      </w:r>
      <w:r w:rsidR="002456D3" w:rsidRPr="00AF728F">
        <w:rPr>
          <w:rFonts w:ascii="Times New Roman" w:hAnsi="Times New Roman" w:cs="Times New Roman"/>
          <w:noProof/>
          <w:color w:val="000000" w:themeColor="text1"/>
          <w:sz w:val="24"/>
          <w:szCs w:val="24"/>
        </w:rPr>
        <w:t>(Ziraluo, 2020)</w:t>
      </w:r>
      <w:r w:rsidR="002456D3" w:rsidRPr="00AF728F">
        <w:rPr>
          <w:rFonts w:ascii="Times New Roman" w:hAnsi="Times New Roman" w:cs="Times New Roman"/>
          <w:color w:val="000000" w:themeColor="text1"/>
          <w:sz w:val="24"/>
          <w:szCs w:val="24"/>
        </w:rPr>
        <w:fldChar w:fldCharType="end"/>
      </w:r>
      <w:r w:rsidR="008011E8" w:rsidRPr="00AF728F">
        <w:rPr>
          <w:rFonts w:ascii="Times New Roman" w:hAnsi="Times New Roman" w:cs="Times New Roman"/>
          <w:color w:val="000000" w:themeColor="text1"/>
          <w:sz w:val="24"/>
          <w:szCs w:val="24"/>
        </w:rPr>
        <w:t>.</w:t>
      </w:r>
    </w:p>
    <w:p w14:paraId="13CF2A25" w14:textId="77777777" w:rsidR="002A2401" w:rsidRPr="00AF728F" w:rsidRDefault="002A2401" w:rsidP="00971183">
      <w:pPr>
        <w:pStyle w:val="DaftarParagraf"/>
        <w:spacing w:line="360" w:lineRule="auto"/>
        <w:ind w:left="1080"/>
        <w:jc w:val="both"/>
        <w:rPr>
          <w:rFonts w:ascii="Times New Roman" w:hAnsi="Times New Roman" w:cs="Times New Roman"/>
          <w:color w:val="000000" w:themeColor="text1"/>
          <w:sz w:val="24"/>
          <w:szCs w:val="24"/>
        </w:rPr>
      </w:pPr>
    </w:p>
    <w:p w14:paraId="621938DC" w14:textId="77777777" w:rsidR="00965118" w:rsidRPr="00AF728F" w:rsidRDefault="00741319"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D95B86" w:rsidRPr="00AF728F">
        <w:rPr>
          <w:rFonts w:ascii="Times New Roman" w:hAnsi="Times New Roman" w:cs="Times New Roman"/>
          <w:sz w:val="24"/>
          <w:szCs w:val="24"/>
        </w:rPr>
        <w:t>Jadi pada pertemuan kita pada malam hari atau pagi hari ini kita akan membahas tentang secara garis besar dulu konservasi lingkungan</w:t>
      </w:r>
      <w:r w:rsidRPr="00AF728F">
        <w:rPr>
          <w:rFonts w:ascii="Times New Roman" w:hAnsi="Times New Roman" w:cs="Times New Roman"/>
          <w:sz w:val="24"/>
          <w:szCs w:val="24"/>
        </w:rPr>
        <w:t>”</w:t>
      </w:r>
    </w:p>
    <w:p w14:paraId="753E6DA2" w14:textId="7204AB7F" w:rsidR="00741319" w:rsidRPr="00AF728F" w:rsidRDefault="00741319"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w:t>
      </w:r>
      <w:r w:rsidR="003C7EB0" w:rsidRPr="00AF728F">
        <w:rPr>
          <w:rFonts w:ascii="Times New Roman" w:hAnsi="Times New Roman" w:cs="Times New Roman"/>
          <w:b/>
          <w:bCs/>
          <w:sz w:val="24"/>
          <w:szCs w:val="24"/>
        </w:rPr>
        <w:t>n</w:t>
      </w:r>
      <w:r w:rsidRPr="00AF728F">
        <w:rPr>
          <w:rFonts w:ascii="Times New Roman" w:hAnsi="Times New Roman" w:cs="Times New Roman"/>
          <w:b/>
          <w:bCs/>
          <w:sz w:val="24"/>
          <w:szCs w:val="24"/>
        </w:rPr>
        <w:t>teks lokusi</w:t>
      </w:r>
      <w:r w:rsidRPr="00AF728F">
        <w:rPr>
          <w:rFonts w:ascii="Times New Roman" w:hAnsi="Times New Roman" w:cs="Times New Roman"/>
          <w:sz w:val="24"/>
          <w:szCs w:val="24"/>
        </w:rPr>
        <w:t xml:space="preserve"> :</w:t>
      </w:r>
      <w:r w:rsidR="00B5049A"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Al Kholif. Dalam tuturan tersebut mengandung tindak tutur lokusi di mana Al Kholif menjadi penutur</w:t>
      </w:r>
      <w:r w:rsidR="00642AA0" w:rsidRPr="00AF728F">
        <w:rPr>
          <w:rFonts w:ascii="Times New Roman" w:hAnsi="Times New Roman" w:cs="Times New Roman"/>
          <w:sz w:val="24"/>
          <w:szCs w:val="24"/>
        </w:rPr>
        <w:t xml:space="preserve"> dan mahasiswa sebagai mitra tutur</w:t>
      </w:r>
      <w:r w:rsidRPr="00AF728F">
        <w:rPr>
          <w:rFonts w:ascii="Times New Roman" w:hAnsi="Times New Roman" w:cs="Times New Roman"/>
          <w:sz w:val="24"/>
          <w:szCs w:val="24"/>
        </w:rPr>
        <w:t xml:space="preserve">. Al Kholif memberitahukan kepada mahasiswanya bahwa perkuliahan pada pertemuan malam hari atau pagi hari akan membahas konservasi lingkungan secara garis besar, karena untuk mengetahui konservasi lingkungan secara detail maka harus diawali dengan mengetahui </w:t>
      </w:r>
      <w:r w:rsidR="00B5049A" w:rsidRPr="00AF728F">
        <w:rPr>
          <w:rFonts w:ascii="Times New Roman" w:hAnsi="Times New Roman" w:cs="Times New Roman"/>
          <w:sz w:val="24"/>
          <w:szCs w:val="24"/>
        </w:rPr>
        <w:t xml:space="preserve">tentang konservasi lingkungan secara garis besar. Terdapat dua waktu yang disebutkan penutur dalam video yaitu malam hari dan pagi hari. Alasan terdapat dua waktu adalah video yang diunggah ke </w:t>
      </w:r>
      <w:proofErr w:type="spellStart"/>
      <w:r w:rsidR="00B5049A" w:rsidRPr="00AF728F">
        <w:rPr>
          <w:rFonts w:ascii="Times New Roman" w:hAnsi="Times New Roman" w:cs="Times New Roman"/>
          <w:i/>
          <w:iCs/>
          <w:sz w:val="24"/>
          <w:szCs w:val="24"/>
        </w:rPr>
        <w:t>youtube</w:t>
      </w:r>
      <w:proofErr w:type="spellEnd"/>
      <w:r w:rsidR="00B5049A" w:rsidRPr="00AF728F">
        <w:rPr>
          <w:rFonts w:ascii="Times New Roman" w:hAnsi="Times New Roman" w:cs="Times New Roman"/>
          <w:sz w:val="24"/>
          <w:szCs w:val="24"/>
        </w:rPr>
        <w:t xml:space="preserve"> bisa diakses berbagai mahasiswa di setiap waktu dan waktu mengajar penutur adalah malam hari dan pagi </w:t>
      </w:r>
      <w:r w:rsidR="00B5049A" w:rsidRPr="00AF728F">
        <w:rPr>
          <w:rFonts w:ascii="Times New Roman" w:hAnsi="Times New Roman" w:cs="Times New Roman"/>
          <w:sz w:val="24"/>
          <w:szCs w:val="24"/>
        </w:rPr>
        <w:lastRenderedPageBreak/>
        <w:t>hari sehingga penutur mengujarkannya sekaligus.</w:t>
      </w:r>
      <w:r w:rsidR="00642AA0" w:rsidRPr="00AF728F">
        <w:rPr>
          <w:rFonts w:ascii="Times New Roman" w:hAnsi="Times New Roman" w:cs="Times New Roman"/>
          <w:sz w:val="24"/>
          <w:szCs w:val="24"/>
        </w:rPr>
        <w:t xml:space="preserve"> Tindak tutur tersebut dikategorikan dalam lokusi berjenis pernyataan atau berita karena berisi pemberitahuan dan informasi dari penutur kepada mitra tutur. </w:t>
      </w:r>
    </w:p>
    <w:p w14:paraId="4C0D0012" w14:textId="6BFDA96F" w:rsidR="000E0D9E" w:rsidRPr="00AF728F" w:rsidRDefault="002456D3" w:rsidP="002A2401">
      <w:pPr>
        <w:pStyle w:val="DaftarParagraf"/>
        <w:spacing w:line="360" w:lineRule="auto"/>
        <w:ind w:left="1080"/>
        <w:jc w:val="both"/>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t xml:space="preserve">Analisis yang sama pernah dilakukan oleh Anggraini (2020). Kesamaannya terdapat </w:t>
      </w:r>
      <w:r w:rsidRPr="00AF728F">
        <w:rPr>
          <w:rFonts w:ascii="Times New Roman" w:hAnsi="Times New Roman" w:cs="Times New Roman"/>
          <w:noProof/>
          <w:color w:val="000000" w:themeColor="text1"/>
          <w:sz w:val="24"/>
          <w:szCs w:val="24"/>
        </w:rPr>
        <w:t xml:space="preserve">berupa tindak tutur lokusi </w:t>
      </w:r>
      <w:r w:rsidRPr="00AF728F">
        <w:rPr>
          <w:rFonts w:ascii="Times New Roman" w:hAnsi="Times New Roman" w:cs="Times New Roman"/>
          <w:color w:val="000000" w:themeColor="text1"/>
          <w:sz w:val="24"/>
          <w:szCs w:val="24"/>
        </w:rPr>
        <w:t>kategori berita yang berfungsi menginformasikan sesuatu yang disampaikan oleh penutur kepada mitra tutur. Perbedaannya terdapat pada letak tuturannya. Penulis menganalisis tuturan dari penutur yang memberikan informasi kepada mitra tutur tentang</w:t>
      </w:r>
      <w:r w:rsidR="003F36E1" w:rsidRPr="00AF728F">
        <w:rPr>
          <w:rFonts w:ascii="Times New Roman" w:hAnsi="Times New Roman" w:cs="Times New Roman"/>
          <w:color w:val="000000" w:themeColor="text1"/>
          <w:sz w:val="24"/>
          <w:szCs w:val="24"/>
        </w:rPr>
        <w:t xml:space="preserve"> materi</w:t>
      </w:r>
      <w:r w:rsidRPr="00AF728F">
        <w:rPr>
          <w:rFonts w:ascii="Times New Roman" w:hAnsi="Times New Roman" w:cs="Times New Roman"/>
          <w:color w:val="000000" w:themeColor="text1"/>
          <w:sz w:val="24"/>
          <w:szCs w:val="24"/>
        </w:rPr>
        <w:t xml:space="preserve"> perkuliahan yang</w:t>
      </w:r>
      <w:r w:rsidR="003F36E1" w:rsidRPr="00AF728F">
        <w:rPr>
          <w:rFonts w:ascii="Times New Roman" w:hAnsi="Times New Roman" w:cs="Times New Roman"/>
          <w:color w:val="000000" w:themeColor="text1"/>
          <w:sz w:val="24"/>
          <w:szCs w:val="24"/>
        </w:rPr>
        <w:t xml:space="preserve"> akan dibahas yaitu konservasi lingkungan secara garis besar</w:t>
      </w:r>
      <w:r w:rsidRPr="00AF728F">
        <w:rPr>
          <w:rFonts w:ascii="Times New Roman" w:hAnsi="Times New Roman" w:cs="Times New Roman"/>
          <w:color w:val="000000" w:themeColor="text1"/>
          <w:sz w:val="24"/>
          <w:szCs w:val="24"/>
        </w:rPr>
        <w:t xml:space="preserve">. Sedangkan </w:t>
      </w:r>
      <w:r w:rsidR="003F36E1" w:rsidRPr="00AF728F">
        <w:rPr>
          <w:rFonts w:ascii="Times New Roman" w:hAnsi="Times New Roman" w:cs="Times New Roman"/>
          <w:color w:val="000000" w:themeColor="text1"/>
          <w:sz w:val="24"/>
          <w:szCs w:val="24"/>
        </w:rPr>
        <w:t xml:space="preserve">Anggraini (2020) </w:t>
      </w:r>
      <w:r w:rsidRPr="00AF728F">
        <w:rPr>
          <w:rFonts w:ascii="Times New Roman" w:hAnsi="Times New Roman" w:cs="Times New Roman"/>
          <w:color w:val="000000" w:themeColor="text1"/>
          <w:sz w:val="24"/>
          <w:szCs w:val="24"/>
        </w:rPr>
        <w:t xml:space="preserve">menganalisis tentang penutur memberi informasi kepada mitra </w:t>
      </w:r>
      <w:r w:rsidR="003F36E1" w:rsidRPr="00AF728F">
        <w:rPr>
          <w:rFonts w:ascii="Times New Roman" w:hAnsi="Times New Roman" w:cs="Times New Roman"/>
          <w:color w:val="000000" w:themeColor="text1"/>
          <w:sz w:val="24"/>
          <w:szCs w:val="24"/>
        </w:rPr>
        <w:t xml:space="preserve">tutur tentang jenis ubi yang dijual penutur </w:t>
      </w:r>
      <w:r w:rsidR="003F36E1" w:rsidRPr="00AF728F">
        <w:rPr>
          <w:rFonts w:ascii="Times New Roman" w:hAnsi="Times New Roman" w:cs="Times New Roman"/>
          <w:color w:val="000000" w:themeColor="text1"/>
          <w:sz w:val="24"/>
          <w:szCs w:val="24"/>
        </w:rPr>
        <w:fldChar w:fldCharType="begin" w:fldLock="1"/>
      </w:r>
      <w:r w:rsidR="004F26A3" w:rsidRPr="00AF728F">
        <w:rPr>
          <w:rFonts w:ascii="Times New Roman" w:hAnsi="Times New Roman" w:cs="Times New Roman"/>
          <w:color w:val="000000" w:themeColor="text1"/>
          <w:sz w:val="24"/>
          <w:szCs w:val="24"/>
        </w:rPr>
        <w:instrText>ADDIN CSL_CITATION {"citationItems":[{"id":"ITEM-1","itemData":{"abstract":"Kajian ini bertujuan untuk medeskripsikan bentuk dan jenis tindak tutur lokusi dan ilokusi antara pedagang dan pembeli di pasar Sekip Ujung, Palembang. responden yang terlibat dalam kajian ini berjumlah 15 orang pedagang. Kajian ini bersifat kualitatif dengan metode deskripstif. Teknik pengumpulan data dalam kajian ini dilakukan melalui observasi, teknik rekam dan teknik catat. Analisis data menggunakan metode padan dengan teknik pragmatis, dan teknik triangulasi untuk keabsahan data. Hasil kajian menunjukkan bahwa terdapat dua bentuk tindak tutur dikalangan pedagang dan pembeli di pasar Sekip Ujung, Palembang, yaitu terdapat tindak tutur lokusi, dan tindak tutur ilokusi. Berdasarkan 27 data yang diperoleh secara kuantitatif diketahui bahwa bentuk tindak tutur lokusi yang terdiri atas (1) bentuk pernyataan (deklaratif), (2) bentuk pertanyaan (interogarif), (3) bentuk perintah (imperative). Sedangkan bentuk tindak tutur ilokusi, terdiri atas (1) ilokusi komisif, (2) ilokusi ekspresif, (3) ilokusi asertif. Kata-kata kunci : tindak tutur, pedagang, pembeli, pasar.","author":[{"dropping-particle":"","family":"Anggraini","given":"Nofita","non-dropping-particle":"","parse-names":false,"suffix":""}],"container-title":"BIDAR: Jurnal Ilmiah Kebahasaan dan Kesastraan","id":"ITEM-1","issue":"1","issued":{"date-parts":[["2020"]]},"page":"73-87","title":"Bentuk Tindak Tutur Lokusi Dan Ilokusi Pedagang Dan Pembeli Di Pasar Sekip Ujung, Palembang","type":"article-journal","volume":"10"},"uris":["http://www.mendeley.com/documents/?uuid=a6082528-2fb3-436b-87a7-9f7aaeb2e742","http://www.mendeley.com/documents/?uuid=d2dfeba8-ac2f-4a60-8836-a77600062d53"]}],"mendeley":{"formattedCitation":"(Anggraini, 2020)","plainTextFormattedCitation":"(Anggraini, 2020)","previouslyFormattedCitation":"(Anggraini, 2020)"},"properties":{"noteIndex":0},"schema":"https://github.com/citation-style-language/schema/raw/master/csl-citation.json"}</w:instrText>
      </w:r>
      <w:r w:rsidR="003F36E1" w:rsidRPr="00AF728F">
        <w:rPr>
          <w:rFonts w:ascii="Times New Roman" w:hAnsi="Times New Roman" w:cs="Times New Roman"/>
          <w:color w:val="000000" w:themeColor="text1"/>
          <w:sz w:val="24"/>
          <w:szCs w:val="24"/>
        </w:rPr>
        <w:fldChar w:fldCharType="separate"/>
      </w:r>
      <w:r w:rsidR="003F36E1" w:rsidRPr="00AF728F">
        <w:rPr>
          <w:rFonts w:ascii="Times New Roman" w:hAnsi="Times New Roman" w:cs="Times New Roman"/>
          <w:noProof/>
          <w:color w:val="000000" w:themeColor="text1"/>
          <w:sz w:val="24"/>
          <w:szCs w:val="24"/>
        </w:rPr>
        <w:t>(Anggraini, 2020)</w:t>
      </w:r>
      <w:r w:rsidR="003F36E1" w:rsidRPr="00AF728F">
        <w:rPr>
          <w:rFonts w:ascii="Times New Roman" w:hAnsi="Times New Roman" w:cs="Times New Roman"/>
          <w:color w:val="000000" w:themeColor="text1"/>
          <w:sz w:val="24"/>
          <w:szCs w:val="24"/>
        </w:rPr>
        <w:fldChar w:fldCharType="end"/>
      </w:r>
      <w:r w:rsidR="008011E8" w:rsidRPr="00AF728F">
        <w:rPr>
          <w:rFonts w:ascii="Times New Roman" w:hAnsi="Times New Roman" w:cs="Times New Roman"/>
          <w:color w:val="000000" w:themeColor="text1"/>
          <w:sz w:val="24"/>
          <w:szCs w:val="24"/>
        </w:rPr>
        <w:t>.</w:t>
      </w:r>
    </w:p>
    <w:p w14:paraId="7FADDB00" w14:textId="77777777" w:rsidR="002A2401" w:rsidRPr="00AF728F" w:rsidRDefault="002A2401" w:rsidP="002A2401">
      <w:pPr>
        <w:pStyle w:val="DaftarParagraf"/>
        <w:spacing w:line="360" w:lineRule="auto"/>
        <w:ind w:left="1080"/>
        <w:jc w:val="both"/>
        <w:rPr>
          <w:rFonts w:ascii="Times New Roman" w:hAnsi="Times New Roman" w:cs="Times New Roman"/>
          <w:sz w:val="24"/>
          <w:szCs w:val="24"/>
        </w:rPr>
      </w:pPr>
    </w:p>
    <w:p w14:paraId="59003AFA" w14:textId="77777777" w:rsidR="00965118" w:rsidRPr="00AF728F" w:rsidRDefault="00451E01"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407307" w:rsidRPr="00AF728F">
        <w:rPr>
          <w:rFonts w:ascii="Times New Roman" w:hAnsi="Times New Roman" w:cs="Times New Roman"/>
          <w:sz w:val="24"/>
          <w:szCs w:val="24"/>
        </w:rPr>
        <w:t xml:space="preserve">Secara garis besar konservasi lingkungan </w:t>
      </w:r>
      <w:r w:rsidR="00C54128" w:rsidRPr="00AF728F">
        <w:rPr>
          <w:rFonts w:ascii="Times New Roman" w:hAnsi="Times New Roman" w:cs="Times New Roman"/>
          <w:sz w:val="24"/>
          <w:szCs w:val="24"/>
        </w:rPr>
        <w:t xml:space="preserve">itu </w:t>
      </w:r>
      <w:r w:rsidR="00407307" w:rsidRPr="00AF728F">
        <w:rPr>
          <w:rFonts w:ascii="Times New Roman" w:hAnsi="Times New Roman" w:cs="Times New Roman"/>
          <w:sz w:val="24"/>
          <w:szCs w:val="24"/>
        </w:rPr>
        <w:t>k</w:t>
      </w:r>
      <w:r w:rsidR="0058248E" w:rsidRPr="00AF728F">
        <w:rPr>
          <w:rFonts w:ascii="Times New Roman" w:hAnsi="Times New Roman" w:cs="Times New Roman"/>
          <w:sz w:val="24"/>
          <w:szCs w:val="24"/>
        </w:rPr>
        <w:t xml:space="preserve">alau bisa saya katakan </w:t>
      </w:r>
      <w:r w:rsidR="00737706" w:rsidRPr="00AF728F">
        <w:rPr>
          <w:rFonts w:ascii="Times New Roman" w:hAnsi="Times New Roman" w:cs="Times New Roman"/>
          <w:sz w:val="24"/>
          <w:szCs w:val="24"/>
        </w:rPr>
        <w:t xml:space="preserve">ada tiga komponen </w:t>
      </w:r>
      <w:r w:rsidR="0015035D" w:rsidRPr="00AF728F">
        <w:rPr>
          <w:rFonts w:ascii="Times New Roman" w:hAnsi="Times New Roman" w:cs="Times New Roman"/>
          <w:sz w:val="24"/>
          <w:szCs w:val="24"/>
        </w:rPr>
        <w:t xml:space="preserve">di dalamnya </w:t>
      </w:r>
      <w:r w:rsidR="00840312" w:rsidRPr="00AF728F">
        <w:rPr>
          <w:rFonts w:ascii="Times New Roman" w:hAnsi="Times New Roman" w:cs="Times New Roman"/>
          <w:sz w:val="24"/>
          <w:szCs w:val="24"/>
        </w:rPr>
        <w:t>jadi</w:t>
      </w:r>
      <w:r w:rsidR="0015035D" w:rsidRPr="00AF728F">
        <w:rPr>
          <w:rFonts w:ascii="Times New Roman" w:hAnsi="Times New Roman" w:cs="Times New Roman"/>
          <w:sz w:val="24"/>
          <w:szCs w:val="24"/>
        </w:rPr>
        <w:t xml:space="preserve"> kita harus belajar tentang </w:t>
      </w:r>
      <w:r w:rsidR="009146F0" w:rsidRPr="00AF728F">
        <w:rPr>
          <w:rFonts w:ascii="Times New Roman" w:hAnsi="Times New Roman" w:cs="Times New Roman"/>
          <w:sz w:val="24"/>
          <w:szCs w:val="24"/>
        </w:rPr>
        <w:t xml:space="preserve">konservasi air, </w:t>
      </w:r>
      <w:r w:rsidR="00E978C4" w:rsidRPr="00AF728F">
        <w:rPr>
          <w:rFonts w:ascii="Times New Roman" w:hAnsi="Times New Roman" w:cs="Times New Roman"/>
          <w:sz w:val="24"/>
          <w:szCs w:val="24"/>
        </w:rPr>
        <w:t>konservasi d</w:t>
      </w:r>
      <w:r w:rsidR="009146F0" w:rsidRPr="00AF728F">
        <w:rPr>
          <w:rFonts w:ascii="Times New Roman" w:hAnsi="Times New Roman" w:cs="Times New Roman"/>
          <w:sz w:val="24"/>
          <w:szCs w:val="24"/>
        </w:rPr>
        <w:t>arat, ataupun tanah</w:t>
      </w:r>
      <w:r w:rsidR="00C9572D" w:rsidRPr="00AF728F">
        <w:rPr>
          <w:rFonts w:ascii="Times New Roman" w:hAnsi="Times New Roman" w:cs="Times New Roman"/>
          <w:sz w:val="24"/>
          <w:szCs w:val="24"/>
        </w:rPr>
        <w:t xml:space="preserve"> yang nanti kita akan bicarakan</w:t>
      </w:r>
      <w:r w:rsidR="00867E07" w:rsidRPr="00AF728F">
        <w:rPr>
          <w:rFonts w:ascii="Times New Roman" w:hAnsi="Times New Roman" w:cs="Times New Roman"/>
          <w:sz w:val="24"/>
          <w:szCs w:val="24"/>
        </w:rPr>
        <w:t xml:space="preserve"> pada pertemuan kali ini</w:t>
      </w:r>
      <w:r w:rsidRPr="00AF728F">
        <w:rPr>
          <w:rFonts w:ascii="Times New Roman" w:hAnsi="Times New Roman" w:cs="Times New Roman"/>
          <w:sz w:val="24"/>
          <w:szCs w:val="24"/>
        </w:rPr>
        <w:t>”</w:t>
      </w:r>
    </w:p>
    <w:p w14:paraId="503E0065" w14:textId="030D14D3" w:rsidR="00BC2362" w:rsidRPr="00AF728F" w:rsidRDefault="00413214"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konservasi lingkungan secara garis besar mempunyai tiga komponen yaitu konservasi air, darat, dan tanah. Ketiga komponen tersebut akan di bahas pada pertemuan saat itu. </w:t>
      </w:r>
      <w:r w:rsidR="00941093" w:rsidRPr="00AF728F">
        <w:rPr>
          <w:rFonts w:ascii="Times New Roman" w:hAnsi="Times New Roman" w:cs="Times New Roman"/>
          <w:sz w:val="24"/>
          <w:szCs w:val="24"/>
        </w:rPr>
        <w:t xml:space="preserve">Tindak tutur tersebut dikategorikan dalam lokusi berjenis pernyataan atau berita karena berisi pemberitahuan dan informasi dari penutur kepada mitra tutur. </w:t>
      </w:r>
    </w:p>
    <w:p w14:paraId="0FCC3F3F" w14:textId="7DC3871F" w:rsidR="000E0D9E" w:rsidRPr="00AF728F" w:rsidRDefault="00115199" w:rsidP="002A2401">
      <w:pPr>
        <w:pStyle w:val="DaftarParagraf"/>
        <w:spacing w:line="360" w:lineRule="auto"/>
        <w:ind w:left="1080"/>
        <w:jc w:val="both"/>
        <w:rPr>
          <w:rFonts w:ascii="Times New Roman" w:hAnsi="Times New Roman" w:cs="Times New Roman"/>
          <w:noProof/>
          <w:color w:val="000000" w:themeColor="text1"/>
          <w:sz w:val="24"/>
          <w:szCs w:val="24"/>
        </w:rPr>
      </w:pPr>
      <w:r w:rsidRPr="00AF728F">
        <w:rPr>
          <w:rFonts w:ascii="Times New Roman" w:hAnsi="Times New Roman" w:cs="Times New Roman"/>
          <w:sz w:val="24"/>
          <w:szCs w:val="24"/>
        </w:rPr>
        <w:t xml:space="preserve">Analisis yang sama pernah dilakukan oleh </w:t>
      </w:r>
      <w:r w:rsidR="002A2401" w:rsidRPr="00AF728F">
        <w:rPr>
          <w:rFonts w:ascii="Times New Roman" w:hAnsi="Times New Roman" w:cs="Times New Roman"/>
          <w:noProof/>
          <w:color w:val="000000" w:themeColor="text1"/>
          <w:sz w:val="24"/>
          <w:szCs w:val="24"/>
        </w:rPr>
        <w:t>Noor &amp; Qomariyah</w:t>
      </w:r>
      <w:r w:rsidRPr="00AF728F">
        <w:rPr>
          <w:rFonts w:ascii="Times New Roman" w:hAnsi="Times New Roman" w:cs="Times New Roman"/>
          <w:noProof/>
          <w:color w:val="000000" w:themeColor="text1"/>
          <w:sz w:val="24"/>
          <w:szCs w:val="24"/>
        </w:rPr>
        <w:t xml:space="preserve"> (20</w:t>
      </w:r>
      <w:r w:rsidR="002A2401" w:rsidRPr="00AF728F">
        <w:rPr>
          <w:rFonts w:ascii="Times New Roman" w:hAnsi="Times New Roman" w:cs="Times New Roman"/>
          <w:noProof/>
          <w:color w:val="000000" w:themeColor="text1"/>
          <w:sz w:val="24"/>
          <w:szCs w:val="24"/>
        </w:rPr>
        <w:t>19</w:t>
      </w:r>
      <w:r w:rsidRPr="00AF728F">
        <w:rPr>
          <w:rFonts w:ascii="Times New Roman" w:hAnsi="Times New Roman" w:cs="Times New Roman"/>
          <w:noProof/>
          <w:color w:val="000000" w:themeColor="text1"/>
          <w:sz w:val="24"/>
          <w:szCs w:val="24"/>
        </w:rPr>
        <w:t xml:space="preserve">). Kesamaannya berupa tindak tutur lokusi </w:t>
      </w:r>
      <w:r w:rsidRPr="00AF728F">
        <w:rPr>
          <w:rFonts w:ascii="Times New Roman" w:hAnsi="Times New Roman" w:cs="Times New Roman"/>
          <w:color w:val="000000" w:themeColor="text1"/>
          <w:sz w:val="24"/>
          <w:szCs w:val="24"/>
        </w:rPr>
        <w:t xml:space="preserve">kategori berita yang berfungsi menginformasikan sesuatu yang disampaikan oleh penutur kepada mitra tutur. Perbedaannya terdapat pada letak tuturannya. Penulis menganalisis tuturan bahwa penutur memberi informasi kepada mitra tutur bahwa konservasi secara garis besar terdapat tiga komponen yaitu konservasi air, darat, dan tanah. Sedangkan analisis yang dilakukan </w:t>
      </w:r>
      <w:r w:rsidR="002A2401" w:rsidRPr="00AF728F">
        <w:rPr>
          <w:rFonts w:ascii="Times New Roman" w:hAnsi="Times New Roman" w:cs="Times New Roman"/>
          <w:noProof/>
          <w:color w:val="000000" w:themeColor="text1"/>
          <w:sz w:val="24"/>
          <w:szCs w:val="24"/>
        </w:rPr>
        <w:t xml:space="preserve">Noor &amp; Qomariyah (2019) </w:t>
      </w:r>
      <w:r w:rsidRPr="00AF728F">
        <w:rPr>
          <w:rFonts w:ascii="Times New Roman" w:hAnsi="Times New Roman" w:cs="Times New Roman"/>
          <w:noProof/>
          <w:color w:val="000000" w:themeColor="text1"/>
          <w:sz w:val="24"/>
          <w:szCs w:val="24"/>
        </w:rPr>
        <w:t>menginformasikan bahwa penutur tidak mengetahui seseorang yang dimaksud oleh mitra tutur</w:t>
      </w:r>
      <w:r w:rsidR="002A2401" w:rsidRPr="00AF728F">
        <w:rPr>
          <w:rFonts w:ascii="Times New Roman" w:hAnsi="Times New Roman" w:cs="Times New Roman"/>
          <w:noProof/>
          <w:color w:val="000000" w:themeColor="text1"/>
          <w:sz w:val="24"/>
          <w:szCs w:val="24"/>
        </w:rPr>
        <w:t xml:space="preserve"> </w:t>
      </w:r>
      <w:r w:rsidR="002A2401" w:rsidRPr="00AF728F">
        <w:rPr>
          <w:rFonts w:ascii="Times New Roman" w:hAnsi="Times New Roman" w:cs="Times New Roman"/>
          <w:noProof/>
          <w:color w:val="000000" w:themeColor="text1"/>
          <w:sz w:val="24"/>
          <w:szCs w:val="24"/>
        </w:rPr>
        <w:fldChar w:fldCharType="begin" w:fldLock="1"/>
      </w:r>
      <w:r w:rsidR="004F26A3" w:rsidRPr="00AF728F">
        <w:rPr>
          <w:rFonts w:ascii="Times New Roman" w:hAnsi="Times New Roman" w:cs="Times New Roman"/>
          <w:noProof/>
          <w:color w:val="000000" w:themeColor="text1"/>
          <w:sz w:val="24"/>
          <w:szCs w:val="24"/>
        </w:rPr>
        <w:instrText>ADDIN CSL_CITATION {"citationItems":[{"id":"ITEM-1","itemData":{"DOI":"10.15294/jsi.v11i2.58546","abstract":"Abstrak ___________________________________________________________________ Tujuan dari penelitian ini adalah untuk mendeskripsi perbedaan bentuk kosakata bahasa Indonesia dan bahasa Arab berdasarkan kala, jumlah, dan persona. Metode yang digunakan dalam penelitian ini adalah sinkronis kontrastif. Kemudian, penelitian ini didasarkan pada tiga tahap, yaitu (1) tahap penyediaan data, (2) tahap analisis data, dan (3) tahap penyajian hasil analisis data. Data penelitian ini adalah kosakata yang diduga menunjukkan makna kala, jumlah, dan persona dalam bahasa Indonesia dan bahasa Arab. Hasil penelitian berupa perbedaan bentuk kosakata bahasa Indonesia dan bahasa Arab berdasarkan kala, jumlah, dan persona. Pada tataran kala terdapat perbedaan kala lampau, kala sekarang, dan kala akan datang. Pada tataran jumlah terdapat perbedaan jumlah singularis dan jumlah pluralis. Kemudian, pada tataran persona terdapat perbedaan persona orang pertama, persona orang kedua, dan persona orang ketiga.. Abstract ___________________________________________________________________ The purpose of this research is to descibe the different form of vocabulary both Indonesien language and Arabic language based on tenses, amount, and person. This research has used synchronic contrastive. Then, this research based on three steps, they are (1) providing data, (2) data analysis, and (3) the presentation of data results. Data of this research is vocabulary that will shows the meaning of tense, amount, and person in Indonesian and Arabic language. The result of this research, there are different form of their vocabulary both of Indonesian and Arabic language based on tenses, amount, and person. At level of tenses, there are past tense, present tense, and future tense. At level of amount, there are amount of singularis and amount of pluralist. Then at level of person, there are first person, second person, and third person","author":[{"dropping-particle":"","family":"Noor","given":"Wahyuddin Kamal","non-dropping-particle":"","parse-names":false,"suffix":""},{"dropping-particle":"","family":"Qomariyah","given":"U","non-dropping-particle":"","parse-names":false,"suffix":""}],"container-title":"urnal Sastra Indonesia","id":"ITEM-1","issue":"2","issued":{"date-parts":[["2019"]]},"page":"103-110","title":"Tindak Tutur Lokusi dalam Novel Tentang Kamu Karya Tere Liye","type":"article-journal","volume":"8"},"uris":["http://www.mendeley.com/documents/?uuid=507963af-e717-4da5-86de-abd1484c9636","http://www.mendeley.com/documents/?uuid=cb172fff-f072-4e9b-82f5-c1a9127c1bdb"]}],"mendeley":{"formattedCitation":"(Noor &amp; Qomariyah, 2019)","plainTextFormattedCitation":"(Noor &amp; Qomariyah, 2019)","previouslyFormattedCitation":"(Noor &amp; Qomariyah, 2019)"},"properties":{"noteIndex":0},"schema":"https://github.com/citation-style-language/schema/raw/master/csl-citation.json"}</w:instrText>
      </w:r>
      <w:r w:rsidR="002A2401" w:rsidRPr="00AF728F">
        <w:rPr>
          <w:rFonts w:ascii="Times New Roman" w:hAnsi="Times New Roman" w:cs="Times New Roman"/>
          <w:noProof/>
          <w:color w:val="000000" w:themeColor="text1"/>
          <w:sz w:val="24"/>
          <w:szCs w:val="24"/>
        </w:rPr>
        <w:fldChar w:fldCharType="separate"/>
      </w:r>
      <w:r w:rsidR="002A2401" w:rsidRPr="00AF728F">
        <w:rPr>
          <w:rFonts w:ascii="Times New Roman" w:hAnsi="Times New Roman" w:cs="Times New Roman"/>
          <w:noProof/>
          <w:color w:val="000000" w:themeColor="text1"/>
          <w:sz w:val="24"/>
          <w:szCs w:val="24"/>
        </w:rPr>
        <w:t>(Noor &amp; Qomariyah, 2019)</w:t>
      </w:r>
      <w:r w:rsidR="002A2401" w:rsidRPr="00AF728F">
        <w:rPr>
          <w:rFonts w:ascii="Times New Roman" w:hAnsi="Times New Roman" w:cs="Times New Roman"/>
          <w:noProof/>
          <w:color w:val="000000" w:themeColor="text1"/>
          <w:sz w:val="24"/>
          <w:szCs w:val="24"/>
        </w:rPr>
        <w:fldChar w:fldCharType="end"/>
      </w:r>
      <w:r w:rsidR="008011E8" w:rsidRPr="00AF728F">
        <w:rPr>
          <w:rFonts w:ascii="Times New Roman" w:hAnsi="Times New Roman" w:cs="Times New Roman"/>
          <w:noProof/>
          <w:color w:val="000000" w:themeColor="text1"/>
          <w:sz w:val="24"/>
          <w:szCs w:val="24"/>
        </w:rPr>
        <w:t>.</w:t>
      </w:r>
    </w:p>
    <w:p w14:paraId="580E6426" w14:textId="77777777" w:rsidR="002A2401" w:rsidRPr="00AF728F" w:rsidRDefault="002A2401" w:rsidP="002A2401">
      <w:pPr>
        <w:pStyle w:val="DaftarParagraf"/>
        <w:spacing w:line="360" w:lineRule="auto"/>
        <w:ind w:left="1080"/>
        <w:jc w:val="both"/>
        <w:rPr>
          <w:rFonts w:ascii="Times New Roman" w:hAnsi="Times New Roman" w:cs="Times New Roman"/>
          <w:sz w:val="24"/>
          <w:szCs w:val="24"/>
        </w:rPr>
      </w:pPr>
    </w:p>
    <w:p w14:paraId="6F97FC80" w14:textId="77777777" w:rsidR="00965118" w:rsidRPr="00AF728F" w:rsidRDefault="00941093"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1A06EF" w:rsidRPr="00AF728F">
        <w:rPr>
          <w:rFonts w:ascii="Times New Roman" w:hAnsi="Times New Roman" w:cs="Times New Roman"/>
          <w:sz w:val="24"/>
          <w:szCs w:val="24"/>
        </w:rPr>
        <w:t xml:space="preserve">Tujuan dari konservasi ini tentunya </w:t>
      </w:r>
      <w:r w:rsidR="003E10D7" w:rsidRPr="00AF728F">
        <w:rPr>
          <w:rFonts w:ascii="Times New Roman" w:hAnsi="Times New Roman" w:cs="Times New Roman"/>
          <w:sz w:val="24"/>
          <w:szCs w:val="24"/>
        </w:rPr>
        <w:t xml:space="preserve">adalah agar bumi kita </w:t>
      </w:r>
      <w:r w:rsidR="00047CBC" w:rsidRPr="00AF728F">
        <w:rPr>
          <w:rFonts w:ascii="Times New Roman" w:hAnsi="Times New Roman" w:cs="Times New Roman"/>
          <w:sz w:val="24"/>
          <w:szCs w:val="24"/>
        </w:rPr>
        <w:t xml:space="preserve">ini tidak semakin </w:t>
      </w:r>
      <w:r w:rsidR="005A7547" w:rsidRPr="00AF728F">
        <w:rPr>
          <w:rFonts w:ascii="Times New Roman" w:hAnsi="Times New Roman" w:cs="Times New Roman"/>
          <w:sz w:val="24"/>
          <w:szCs w:val="24"/>
        </w:rPr>
        <w:t xml:space="preserve">banyak terjadinya bencana alam </w:t>
      </w:r>
      <w:r w:rsidR="00CF7D66" w:rsidRPr="00AF728F">
        <w:rPr>
          <w:rFonts w:ascii="Times New Roman" w:hAnsi="Times New Roman" w:cs="Times New Roman"/>
          <w:sz w:val="24"/>
          <w:szCs w:val="24"/>
        </w:rPr>
        <w:t>termasuk di dalamnya adalah banjir, longsor</w:t>
      </w:r>
      <w:r w:rsidR="00160663" w:rsidRPr="00AF728F">
        <w:rPr>
          <w:rFonts w:ascii="Times New Roman" w:hAnsi="Times New Roman" w:cs="Times New Roman"/>
          <w:sz w:val="24"/>
          <w:szCs w:val="24"/>
        </w:rPr>
        <w:t>, dan gempa</w:t>
      </w:r>
      <w:r w:rsidRPr="00AF728F">
        <w:rPr>
          <w:rFonts w:ascii="Times New Roman" w:hAnsi="Times New Roman" w:cs="Times New Roman"/>
          <w:sz w:val="24"/>
          <w:szCs w:val="24"/>
        </w:rPr>
        <w:t>”</w:t>
      </w:r>
    </w:p>
    <w:p w14:paraId="2331753B" w14:textId="556B6D8D" w:rsidR="00941093" w:rsidRPr="00AF728F" w:rsidRDefault="00941093"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lastRenderedPageBreak/>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w:t>
      </w:r>
      <w:r w:rsidR="002771F8" w:rsidRPr="00AF728F">
        <w:rPr>
          <w:rFonts w:ascii="Times New Roman" w:hAnsi="Times New Roman" w:cs="Times New Roman"/>
          <w:sz w:val="24"/>
          <w:szCs w:val="24"/>
        </w:rPr>
        <w:t xml:space="preserve">tujuan dari konservasi lingkungan adalah </w:t>
      </w:r>
      <w:r w:rsidR="000873CE" w:rsidRPr="00AF728F">
        <w:rPr>
          <w:rFonts w:ascii="Times New Roman" w:hAnsi="Times New Roman" w:cs="Times New Roman"/>
          <w:sz w:val="24"/>
          <w:szCs w:val="24"/>
        </w:rPr>
        <w:t xml:space="preserve">mengurangi bumi dari bencana alam seperti banjir, tanah longsor, dan gempa. </w:t>
      </w:r>
      <w:r w:rsidR="005D0F87" w:rsidRPr="00AF728F">
        <w:rPr>
          <w:rFonts w:ascii="Times New Roman" w:hAnsi="Times New Roman" w:cs="Times New Roman"/>
          <w:sz w:val="24"/>
          <w:szCs w:val="24"/>
        </w:rPr>
        <w:t xml:space="preserve">Bencana-bencana tersebut bisa disebabkan karena kelalaian manusia yang tidak menjaga konservasi lingkungan. Tindak tutur tersebut dikategorikan dalam lokusi berjenis pernyataan atau berita karena berisi pemberitahuan dan informasi dari penutur kepada mitra tutur. </w:t>
      </w:r>
    </w:p>
    <w:p w14:paraId="70441699" w14:textId="5E4478DC" w:rsidR="000E0D9E" w:rsidRPr="00AF728F" w:rsidRDefault="002A2401" w:rsidP="00965118">
      <w:pPr>
        <w:pStyle w:val="DaftarParagraf"/>
        <w:spacing w:line="360" w:lineRule="auto"/>
        <w:ind w:left="1080"/>
        <w:jc w:val="both"/>
        <w:rPr>
          <w:rFonts w:ascii="Times New Roman" w:hAnsi="Times New Roman" w:cs="Times New Roman"/>
          <w:b/>
          <w:bCs/>
          <w:sz w:val="24"/>
          <w:szCs w:val="24"/>
        </w:rPr>
      </w:pPr>
      <w:r w:rsidRPr="00AF728F">
        <w:rPr>
          <w:rFonts w:ascii="Times New Roman" w:hAnsi="Times New Roman" w:cs="Times New Roman"/>
          <w:sz w:val="24"/>
          <w:szCs w:val="24"/>
        </w:rPr>
        <w:t xml:space="preserve">Analisis yang sama pernah dilakukan oleh </w:t>
      </w:r>
      <w:r w:rsidRPr="00AF728F">
        <w:rPr>
          <w:rFonts w:ascii="Times New Roman" w:hAnsi="Times New Roman" w:cs="Times New Roman"/>
          <w:noProof/>
          <w:color w:val="000000" w:themeColor="text1"/>
          <w:sz w:val="24"/>
          <w:szCs w:val="24"/>
        </w:rPr>
        <w:t xml:space="preserve">Setyorini &amp; Sari (2020). Kesamaannya berupa tindak tutur lokusi </w:t>
      </w:r>
      <w:r w:rsidRPr="00AF728F">
        <w:rPr>
          <w:rFonts w:ascii="Times New Roman" w:hAnsi="Times New Roman" w:cs="Times New Roman"/>
          <w:color w:val="000000" w:themeColor="text1"/>
          <w:sz w:val="24"/>
          <w:szCs w:val="24"/>
        </w:rPr>
        <w:t xml:space="preserve">kategori berita yang berfungsi menginformasikan sesuatu yang disampaikan oleh penutur kepada mitra tutur. Perbedaannya terdapat pada letak tuturannya. Penulis menganalisis tuturan bahwa penutur memberi informasi kepada mitra tutur </w:t>
      </w:r>
      <w:r w:rsidR="008532A0" w:rsidRPr="00AF728F">
        <w:rPr>
          <w:rFonts w:ascii="Times New Roman" w:hAnsi="Times New Roman" w:cs="Times New Roman"/>
          <w:color w:val="000000" w:themeColor="text1"/>
          <w:sz w:val="24"/>
          <w:szCs w:val="24"/>
        </w:rPr>
        <w:t>tentang tujuan konservasi lingkungan dilakukan agar bisa mengurangi bencana alam seperti banjir, longsor, dan gempa</w:t>
      </w:r>
      <w:r w:rsidRPr="00AF728F">
        <w:rPr>
          <w:rFonts w:ascii="Times New Roman" w:hAnsi="Times New Roman" w:cs="Times New Roman"/>
          <w:color w:val="000000" w:themeColor="text1"/>
          <w:sz w:val="24"/>
          <w:szCs w:val="24"/>
        </w:rPr>
        <w:t xml:space="preserve">. Sedangkan analisis yang dilakukan </w:t>
      </w:r>
      <w:r w:rsidR="008532A0" w:rsidRPr="00AF728F">
        <w:rPr>
          <w:rFonts w:ascii="Times New Roman" w:hAnsi="Times New Roman" w:cs="Times New Roman"/>
          <w:noProof/>
          <w:color w:val="000000" w:themeColor="text1"/>
          <w:sz w:val="24"/>
          <w:szCs w:val="24"/>
        </w:rPr>
        <w:t>Setyorini &amp; Sari (2020) tentang penutur yang memberikan informasi kepada mitra tutur bahwa Teh Pucuk Harum mempunyai keistimewaan yang tidak dimiliki teh lain</w:t>
      </w:r>
      <w:r w:rsidRPr="00AF728F">
        <w:rPr>
          <w:rFonts w:ascii="Times New Roman" w:hAnsi="Times New Roman" w:cs="Times New Roman"/>
          <w:noProof/>
          <w:color w:val="000000" w:themeColor="text1"/>
          <w:sz w:val="24"/>
          <w:szCs w:val="24"/>
        </w:rPr>
        <w:t xml:space="preserve"> </w:t>
      </w:r>
      <w:r w:rsidRPr="00AF728F">
        <w:rPr>
          <w:rFonts w:ascii="Times New Roman" w:hAnsi="Times New Roman" w:cs="Times New Roman"/>
          <w:noProof/>
          <w:color w:val="000000" w:themeColor="text1"/>
          <w:sz w:val="24"/>
          <w:szCs w:val="24"/>
        </w:rPr>
        <w:fldChar w:fldCharType="begin" w:fldLock="1"/>
      </w:r>
      <w:r w:rsidR="004F26A3" w:rsidRPr="00AF728F">
        <w:rPr>
          <w:rFonts w:ascii="Times New Roman" w:hAnsi="Times New Roman" w:cs="Times New Roman"/>
          <w:noProof/>
          <w:color w:val="000000" w:themeColor="text1"/>
          <w:sz w:val="24"/>
          <w:szCs w:val="24"/>
        </w:rPr>
        <w:instrText>ADDIN CSL_CITATION {"citationItems":[{"id":"ITEM-1","itemData":{"DOI":"10.23917/kls.v5i1.7888","ISSN":"0852-9604","abstract":"Penelitian ini bertujuan untuk mendeskripsikan jenis tindak tutur ilokusi, memaparkan fungsi tindak tutur perlokusipada iklan Teh Pucuk Harum, dan tanggapan pemirsa terhadap iklan Teh Pucuk Harum. Pelaksanaan penelitian ini terbagi menjadi tiga tahap yaitu, (1) tahap penyediaan data yang digunakan adalah metode simak bebas libat cakap. (SBLC), metode cakap dan teknik catat, (2) tahap analisis data peneliti memilih tindak tutur ilokusi, lokusi dan perlokusi. (3) tahap penyajian analisis data menggunakan metode indormal. Dari analisis data yang sudah dilakukan ada jenis tindak tutur yang sering digunakan yaitu jenis tindak tutur ilokusi terdapat tindak tutur komisif dan pada tindak tutur perlokusi terdapat tindak tutur direktif, ilokusi hanya memberikan informasi saja. Hasil yang diperoleh peneliti dari wawancara yang dilakukan dengan para informan adalah para informan tertarik dengan iklan Teh Pucuk Harum karena memiliki nilai moral seperti bekerja sama untuk mencapai harapan yang baik.","author":[{"dropping-particle":"","family":"Setyorini","given":"Ririn","non-dropping-particle":"","parse-names":false,"suffix":""},{"dropping-particle":"","family":"Sari","given":"Intan Purnama","non-dropping-particle":"","parse-names":false,"suffix":""}],"container-title":"Kajian Linguistik dan Sastra","id":"ITEM-1","issue":"1","issued":{"date-parts":[["2020"]]},"page":"31-36","title":"Analisis Lokusi, Ilokusi, Dan Perlokusi Pada Iklan Teh Pucuk Harum","type":"article-journal","volume":"5"},"uris":["http://www.mendeley.com/documents/?uuid=b4816ecf-76a9-47f7-9db3-86cd6e5c7a93","http://www.mendeley.com/documents/?uuid=6702fadf-fc13-49d3-8fe7-c8176d63a3c2"]}],"mendeley":{"formattedCitation":"(Setyorini &amp; Sari, 2020)","plainTextFormattedCitation":"(Setyorini &amp; Sari, 2020)","previouslyFormattedCitation":"(Setyorini &amp; Sari, 2020)"},"properties":{"noteIndex":0},"schema":"https://github.com/citation-style-language/schema/raw/master/csl-citation.json"}</w:instrText>
      </w:r>
      <w:r w:rsidRPr="00AF728F">
        <w:rPr>
          <w:rFonts w:ascii="Times New Roman" w:hAnsi="Times New Roman" w:cs="Times New Roman"/>
          <w:noProof/>
          <w:color w:val="000000" w:themeColor="text1"/>
          <w:sz w:val="24"/>
          <w:szCs w:val="24"/>
        </w:rPr>
        <w:fldChar w:fldCharType="separate"/>
      </w:r>
      <w:r w:rsidRPr="00AF728F">
        <w:rPr>
          <w:rFonts w:ascii="Times New Roman" w:hAnsi="Times New Roman" w:cs="Times New Roman"/>
          <w:noProof/>
          <w:color w:val="000000" w:themeColor="text1"/>
          <w:sz w:val="24"/>
          <w:szCs w:val="24"/>
        </w:rPr>
        <w:t>(Setyorini &amp; Sari, 2020)</w:t>
      </w:r>
      <w:r w:rsidRPr="00AF728F">
        <w:rPr>
          <w:rFonts w:ascii="Times New Roman" w:hAnsi="Times New Roman" w:cs="Times New Roman"/>
          <w:noProof/>
          <w:color w:val="000000" w:themeColor="text1"/>
          <w:sz w:val="24"/>
          <w:szCs w:val="24"/>
        </w:rPr>
        <w:fldChar w:fldCharType="end"/>
      </w:r>
      <w:r w:rsidR="008011E8" w:rsidRPr="00AF728F">
        <w:rPr>
          <w:rFonts w:ascii="Times New Roman" w:hAnsi="Times New Roman" w:cs="Times New Roman"/>
          <w:noProof/>
          <w:color w:val="000000" w:themeColor="text1"/>
          <w:sz w:val="24"/>
          <w:szCs w:val="24"/>
        </w:rPr>
        <w:t>.</w:t>
      </w:r>
    </w:p>
    <w:p w14:paraId="37E90962" w14:textId="77777777" w:rsidR="002A2401" w:rsidRPr="00AF728F" w:rsidRDefault="002A2401" w:rsidP="00965118">
      <w:pPr>
        <w:pStyle w:val="DaftarParagraf"/>
        <w:spacing w:line="360" w:lineRule="auto"/>
        <w:ind w:left="1080"/>
        <w:jc w:val="both"/>
        <w:rPr>
          <w:rFonts w:ascii="Times New Roman" w:hAnsi="Times New Roman" w:cs="Times New Roman"/>
          <w:b/>
          <w:bCs/>
          <w:sz w:val="24"/>
          <w:szCs w:val="24"/>
        </w:rPr>
      </w:pPr>
    </w:p>
    <w:p w14:paraId="407EFB6E" w14:textId="77777777" w:rsidR="00965118" w:rsidRPr="00AF728F" w:rsidRDefault="005D0F87"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CC6741" w:rsidRPr="00AF728F">
        <w:rPr>
          <w:rFonts w:ascii="Times New Roman" w:hAnsi="Times New Roman" w:cs="Times New Roman"/>
          <w:sz w:val="24"/>
          <w:szCs w:val="24"/>
        </w:rPr>
        <w:t xml:space="preserve">Kalau kita </w:t>
      </w:r>
      <w:r w:rsidR="00917273" w:rsidRPr="00AF728F">
        <w:rPr>
          <w:rFonts w:ascii="Times New Roman" w:hAnsi="Times New Roman" w:cs="Times New Roman"/>
          <w:sz w:val="24"/>
          <w:szCs w:val="24"/>
        </w:rPr>
        <w:t xml:space="preserve">berbicara </w:t>
      </w:r>
      <w:r w:rsidR="007E1E41" w:rsidRPr="00AF728F">
        <w:rPr>
          <w:rFonts w:ascii="Times New Roman" w:hAnsi="Times New Roman" w:cs="Times New Roman"/>
          <w:sz w:val="24"/>
          <w:szCs w:val="24"/>
        </w:rPr>
        <w:t>tentang konservasi</w:t>
      </w:r>
      <w:r w:rsidR="00096FF2" w:rsidRPr="00AF728F">
        <w:rPr>
          <w:rFonts w:ascii="Times New Roman" w:hAnsi="Times New Roman" w:cs="Times New Roman"/>
          <w:sz w:val="24"/>
          <w:szCs w:val="24"/>
        </w:rPr>
        <w:t xml:space="preserve"> darat </w:t>
      </w:r>
      <w:r w:rsidR="00EE63F2" w:rsidRPr="00AF728F">
        <w:rPr>
          <w:rFonts w:ascii="Times New Roman" w:hAnsi="Times New Roman" w:cs="Times New Roman"/>
          <w:sz w:val="24"/>
          <w:szCs w:val="24"/>
        </w:rPr>
        <w:t xml:space="preserve">berarti yang perlu </w:t>
      </w:r>
      <w:r w:rsidR="00E948EB" w:rsidRPr="00AF728F">
        <w:rPr>
          <w:rFonts w:ascii="Times New Roman" w:hAnsi="Times New Roman" w:cs="Times New Roman"/>
          <w:sz w:val="24"/>
          <w:szCs w:val="24"/>
        </w:rPr>
        <w:t>dilakukan</w:t>
      </w:r>
      <w:r w:rsidR="00BA7A9D" w:rsidRPr="00AF728F">
        <w:rPr>
          <w:rFonts w:ascii="Times New Roman" w:hAnsi="Times New Roman" w:cs="Times New Roman"/>
          <w:sz w:val="24"/>
          <w:szCs w:val="24"/>
        </w:rPr>
        <w:t xml:space="preserve"> untuk kita perlu </w:t>
      </w:r>
      <w:r w:rsidR="00DC1967" w:rsidRPr="00AF728F">
        <w:rPr>
          <w:rFonts w:ascii="Times New Roman" w:hAnsi="Times New Roman" w:cs="Times New Roman"/>
          <w:sz w:val="24"/>
          <w:szCs w:val="24"/>
        </w:rPr>
        <w:t xml:space="preserve">jaga itu adalah seperti </w:t>
      </w:r>
      <w:r w:rsidR="00FE4631" w:rsidRPr="00AF728F">
        <w:rPr>
          <w:rFonts w:ascii="Times New Roman" w:hAnsi="Times New Roman" w:cs="Times New Roman"/>
          <w:sz w:val="24"/>
          <w:szCs w:val="24"/>
        </w:rPr>
        <w:t>misalnya hutan,  gunung</w:t>
      </w:r>
      <w:r w:rsidRPr="00AF728F">
        <w:rPr>
          <w:rFonts w:ascii="Times New Roman" w:hAnsi="Times New Roman" w:cs="Times New Roman"/>
          <w:sz w:val="24"/>
          <w:szCs w:val="24"/>
        </w:rPr>
        <w:t>”</w:t>
      </w:r>
    </w:p>
    <w:p w14:paraId="3513805B" w14:textId="4C3B7355" w:rsidR="00FE4631" w:rsidRPr="00AF728F" w:rsidRDefault="006E2A9F"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konservasi darat membahas tentang </w:t>
      </w:r>
      <w:r w:rsidR="003538B7" w:rsidRPr="00AF728F">
        <w:rPr>
          <w:rFonts w:ascii="Times New Roman" w:hAnsi="Times New Roman" w:cs="Times New Roman"/>
          <w:sz w:val="24"/>
          <w:szCs w:val="24"/>
        </w:rPr>
        <w:t>menjaga lingkungan</w:t>
      </w:r>
      <w:r w:rsidR="005616CC" w:rsidRPr="00AF728F">
        <w:rPr>
          <w:rFonts w:ascii="Times New Roman" w:hAnsi="Times New Roman" w:cs="Times New Roman"/>
          <w:sz w:val="24"/>
          <w:szCs w:val="24"/>
        </w:rPr>
        <w:t xml:space="preserve"> </w:t>
      </w:r>
      <w:r w:rsidR="00387A68" w:rsidRPr="00AF728F">
        <w:rPr>
          <w:rFonts w:ascii="Times New Roman" w:hAnsi="Times New Roman" w:cs="Times New Roman"/>
          <w:sz w:val="24"/>
          <w:szCs w:val="24"/>
        </w:rPr>
        <w:t>wilayah</w:t>
      </w:r>
      <w:r w:rsidR="005616CC" w:rsidRPr="00AF728F">
        <w:rPr>
          <w:rFonts w:ascii="Times New Roman" w:hAnsi="Times New Roman" w:cs="Times New Roman"/>
          <w:sz w:val="24"/>
          <w:szCs w:val="24"/>
        </w:rPr>
        <w:t xml:space="preserve"> hutan dan gunung. Tindak tutur tersebut dikategorikan dalam lokusi berjenis pernyataan atau berita karena berisi pemberitahuan dan informasi dari penutur kepada mitra tutur. </w:t>
      </w:r>
    </w:p>
    <w:p w14:paraId="1F24FAD6" w14:textId="61FDFAB0" w:rsidR="000E0D9E" w:rsidRPr="00AF728F" w:rsidRDefault="00E653A2" w:rsidP="00B51CF9">
      <w:pPr>
        <w:pStyle w:val="DaftarParagraf"/>
        <w:spacing w:line="360" w:lineRule="auto"/>
        <w:ind w:left="1080"/>
        <w:jc w:val="both"/>
        <w:rPr>
          <w:rFonts w:ascii="Times New Roman" w:hAnsi="Times New Roman" w:cs="Times New Roman"/>
          <w:b/>
          <w:bCs/>
          <w:sz w:val="24"/>
          <w:szCs w:val="24"/>
        </w:rPr>
      </w:pPr>
      <w:r w:rsidRPr="00AF728F">
        <w:rPr>
          <w:rFonts w:ascii="Times New Roman" w:hAnsi="Times New Roman" w:cs="Times New Roman"/>
          <w:sz w:val="24"/>
          <w:szCs w:val="24"/>
        </w:rPr>
        <w:t xml:space="preserve">Analisis yang sama pernah dilakukan oleh </w:t>
      </w:r>
      <w:r w:rsidRPr="00AF728F">
        <w:rPr>
          <w:rFonts w:ascii="Times New Roman" w:hAnsi="Times New Roman" w:cs="Times New Roman"/>
          <w:noProof/>
          <w:color w:val="000000" w:themeColor="text1"/>
          <w:sz w:val="24"/>
          <w:szCs w:val="24"/>
        </w:rPr>
        <w:t xml:space="preserve">Sebtiana (2018). Kesamaannya berupa tindak tutur lokusi </w:t>
      </w:r>
      <w:r w:rsidRPr="00AF728F">
        <w:rPr>
          <w:rFonts w:ascii="Times New Roman" w:hAnsi="Times New Roman" w:cs="Times New Roman"/>
          <w:color w:val="000000" w:themeColor="text1"/>
          <w:sz w:val="24"/>
          <w:szCs w:val="24"/>
        </w:rPr>
        <w:t xml:space="preserve">kategori berita yang berfungsi menginformasikan sesuatu yang disampaikan oleh penutur kepada mitra tutur. Perbedaannya terdapat pada letak tuturannya. Penulis menganalisis tuturan bahwa penutur memberi informasi kepada mitra tutur tentang </w:t>
      </w:r>
      <w:r w:rsidR="00B51CF9" w:rsidRPr="00AF728F">
        <w:rPr>
          <w:rFonts w:ascii="Times New Roman" w:hAnsi="Times New Roman" w:cs="Times New Roman"/>
          <w:color w:val="000000" w:themeColor="text1"/>
          <w:sz w:val="24"/>
          <w:szCs w:val="24"/>
        </w:rPr>
        <w:t>konservasi darat membahas tentang menjaga lingkungan wilayah hutan dan gunung</w:t>
      </w:r>
      <w:r w:rsidRPr="00AF728F">
        <w:rPr>
          <w:rFonts w:ascii="Times New Roman" w:hAnsi="Times New Roman" w:cs="Times New Roman"/>
          <w:color w:val="000000" w:themeColor="text1"/>
          <w:sz w:val="24"/>
          <w:szCs w:val="24"/>
        </w:rPr>
        <w:t xml:space="preserve">. Sedangkan analisis yang dilakukan </w:t>
      </w:r>
      <w:r w:rsidR="00B51CF9" w:rsidRPr="00AF728F">
        <w:rPr>
          <w:rFonts w:ascii="Times New Roman" w:hAnsi="Times New Roman" w:cs="Times New Roman"/>
          <w:noProof/>
          <w:color w:val="000000" w:themeColor="text1"/>
          <w:sz w:val="24"/>
          <w:szCs w:val="24"/>
        </w:rPr>
        <w:t xml:space="preserve">Sebtiana (2018) </w:t>
      </w:r>
      <w:r w:rsidRPr="00AF728F">
        <w:rPr>
          <w:rFonts w:ascii="Times New Roman" w:hAnsi="Times New Roman" w:cs="Times New Roman"/>
          <w:noProof/>
          <w:color w:val="000000" w:themeColor="text1"/>
          <w:sz w:val="24"/>
          <w:szCs w:val="24"/>
        </w:rPr>
        <w:lastRenderedPageBreak/>
        <w:t xml:space="preserve">tentang penutur yang memberikan informasi kepada mitra tutur bahwa </w:t>
      </w:r>
      <w:r w:rsidR="00B51CF9" w:rsidRPr="00AF728F">
        <w:rPr>
          <w:rFonts w:ascii="Times New Roman" w:hAnsi="Times New Roman" w:cs="Times New Roman"/>
          <w:noProof/>
          <w:color w:val="000000" w:themeColor="text1"/>
          <w:sz w:val="24"/>
          <w:szCs w:val="24"/>
        </w:rPr>
        <w:t>penutur akan menyampaikan hasil diskusi yang telah dibuat</w:t>
      </w:r>
      <w:r w:rsidR="00B51CF9" w:rsidRPr="00AF728F">
        <w:rPr>
          <w:rFonts w:ascii="Times New Roman" w:hAnsi="Times New Roman" w:cs="Times New Roman"/>
          <w:sz w:val="24"/>
          <w:szCs w:val="24"/>
        </w:rPr>
        <w:t xml:space="preserve"> </w:t>
      </w:r>
      <w:r w:rsidRPr="00AF728F">
        <w:rPr>
          <w:rFonts w:ascii="Times New Roman" w:hAnsi="Times New Roman" w:cs="Times New Roman"/>
          <w:b/>
          <w:bCs/>
          <w:sz w:val="24"/>
          <w:szCs w:val="24"/>
        </w:rPr>
        <w:fldChar w:fldCharType="begin" w:fldLock="1"/>
      </w:r>
      <w:r w:rsidR="004F26A3" w:rsidRPr="00AF728F">
        <w:rPr>
          <w:rFonts w:ascii="Times New Roman" w:hAnsi="Times New Roman" w:cs="Times New Roman"/>
          <w:b/>
          <w:bCs/>
          <w:sz w:val="24"/>
          <w:szCs w:val="24"/>
        </w:rPr>
        <w:instrText>ADDIN CSL_CITATION {"citationItems":[{"id":"ITEM-1","itemData":{"abstract":"ABSTRAK Penelitian ini bertujuan untuk. 1) Mendeskripsikan jenis tindak tutur lokusi, ilokusi, dan perlokusi dalam interaksi pembelajaran siswa kelas VII di SMP Negeri 2 Jumapolo. 2) Memaparkan fungsi tindak tutur lokusi, ilokusi, dan perlokusi dalam interaksi pembelajaran siswa kelas VII di SMP Negeri 2 Jumapolo. 3) Memaparkan implikasi hasil penelitian tindak tutur lokusi, ilokusi, dan perlokusi dalam interaksi pembelajaran siswa kelas VII di SMP Negeri 2 Jumapolo sebagai materi ajar di SMP. Penelitian ini menggunakan metode deskriptif kualitatif. Data dalam penelitian ini adalah tuturan yang mengandung tindaktutur lokusi, ilokusi, dan perlokusi dalam interaksi pembelajaran siswa kelas VII di SMP Negeri 2 Jumapolo, yakni kelas VII A-VII F. Sumber data dalam penelitian ini adalah tuturan-tuturan interaksi dari siswa selama pembelajaran di kelas VII di SMP Negeri 2 Jumapolo. Teknik pengumpulan data yang digunakan dalam penelitian ini adalah teknik simak catat. Hasil dari penelitian ini adalah: 1) Jenis tindak tutur dalam interaksi pembelajaran siswa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 10) mengucapkan terima kasih, 11) berjanji, 12) melarang, 13) menyindir, dan 14) menyuruh. 3) Hasil penelitian dapat diimplikasikan sebagai bahan ajar di kelas VII di SMP Negeri 2 Jumapolo pada KD 3.9 Mengidentifikasi informasi teks diskusi berupa pendapat pro dan kontra dari permasalahan aktual yang dibaca dan didengar dan 4.9 Menyimpulkan isi gagasan, pendapat, argumen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author":[{"dropping-particle":"","family":"Sebtiana","given":"Yayuk","non-dropping-particle":"","parse-names":false,"suffix":""}],"container-title":"Universitas Muhammadiyah Surakarta","id":"ITEM-1","issued":{"date-parts":[["2018"]]},"page":"3","title":"Tuturan Lokusi, Ilokusi, Dan Perlokusi Dalam Interaksi Pembelajaran Siswa Kelas VII Di SMP Negeri 2 Jumapolo","type":"article-journal"},"uris":["http://www.mendeley.com/documents/?uuid=026edd94-0cec-4ab6-a931-fdfdcb26234a","http://www.mendeley.com/documents/?uuid=ed3bd5ae-4e0b-46d9-a152-a20407972407"]}],"mendeley":{"formattedCitation":"(Sebtiana, 2018)","plainTextFormattedCitation":"(Sebtiana, 2018)","previouslyFormattedCitation":"(Sebtiana, 2018)"},"properties":{"noteIndex":0},"schema":"https://github.com/citation-style-language/schema/raw/master/csl-citation.json"}</w:instrText>
      </w:r>
      <w:r w:rsidRPr="00AF728F">
        <w:rPr>
          <w:rFonts w:ascii="Times New Roman" w:hAnsi="Times New Roman" w:cs="Times New Roman"/>
          <w:b/>
          <w:bCs/>
          <w:sz w:val="24"/>
          <w:szCs w:val="24"/>
        </w:rPr>
        <w:fldChar w:fldCharType="separate"/>
      </w:r>
      <w:r w:rsidRPr="00AF728F">
        <w:rPr>
          <w:rFonts w:ascii="Times New Roman" w:hAnsi="Times New Roman" w:cs="Times New Roman"/>
          <w:bCs/>
          <w:noProof/>
          <w:sz w:val="24"/>
          <w:szCs w:val="24"/>
        </w:rPr>
        <w:t>(Sebtiana, 2018)</w:t>
      </w:r>
      <w:r w:rsidRPr="00AF728F">
        <w:rPr>
          <w:rFonts w:ascii="Times New Roman" w:hAnsi="Times New Roman" w:cs="Times New Roman"/>
          <w:b/>
          <w:bCs/>
          <w:sz w:val="24"/>
          <w:szCs w:val="24"/>
        </w:rPr>
        <w:fldChar w:fldCharType="end"/>
      </w:r>
      <w:r w:rsidR="008011E8" w:rsidRPr="00AF728F">
        <w:rPr>
          <w:rFonts w:ascii="Times New Roman" w:hAnsi="Times New Roman" w:cs="Times New Roman"/>
          <w:b/>
          <w:bCs/>
          <w:sz w:val="24"/>
          <w:szCs w:val="24"/>
        </w:rPr>
        <w:t>.</w:t>
      </w:r>
    </w:p>
    <w:p w14:paraId="3631D589" w14:textId="77777777" w:rsidR="00B51CF9" w:rsidRPr="00AF728F" w:rsidRDefault="00B51CF9" w:rsidP="00B51CF9">
      <w:pPr>
        <w:pStyle w:val="DaftarParagraf"/>
        <w:spacing w:line="360" w:lineRule="auto"/>
        <w:ind w:left="1080"/>
        <w:jc w:val="both"/>
        <w:rPr>
          <w:rFonts w:ascii="Times New Roman" w:hAnsi="Times New Roman" w:cs="Times New Roman"/>
          <w:sz w:val="24"/>
          <w:szCs w:val="24"/>
        </w:rPr>
      </w:pPr>
    </w:p>
    <w:p w14:paraId="7C723C95" w14:textId="77777777" w:rsidR="00965118" w:rsidRPr="00AF728F" w:rsidRDefault="00581DD4" w:rsidP="00965118">
      <w:pPr>
        <w:pStyle w:val="DaftarParagraf"/>
        <w:numPr>
          <w:ilvl w:val="0"/>
          <w:numId w:val="6"/>
        </w:numPr>
        <w:spacing w:line="360" w:lineRule="auto"/>
        <w:jc w:val="both"/>
        <w:rPr>
          <w:rFonts w:ascii="Times New Roman" w:hAnsi="Times New Roman" w:cs="Times New Roman"/>
          <w:b/>
          <w:bCs/>
          <w:sz w:val="24"/>
          <w:szCs w:val="24"/>
        </w:rPr>
      </w:pPr>
      <w:r w:rsidRPr="00AF728F">
        <w:rPr>
          <w:rFonts w:ascii="Times New Roman" w:hAnsi="Times New Roman" w:cs="Times New Roman"/>
          <w:b/>
          <w:bCs/>
          <w:sz w:val="24"/>
          <w:szCs w:val="24"/>
        </w:rPr>
        <w:t>“</w:t>
      </w:r>
      <w:r w:rsidRPr="00AF728F">
        <w:rPr>
          <w:rFonts w:ascii="Times New Roman" w:hAnsi="Times New Roman" w:cs="Times New Roman"/>
          <w:sz w:val="24"/>
          <w:szCs w:val="24"/>
        </w:rPr>
        <w:t>Kalau kita berbicara tentang konservasi udara ini berarti kita berbicara tentang sumber dari pencemar udara tersebut”</w:t>
      </w:r>
    </w:p>
    <w:p w14:paraId="61A6A7D9" w14:textId="5312AE57" w:rsidR="00581DD4" w:rsidRPr="00AF728F" w:rsidRDefault="00581DD4"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jika membahas mengenai konservasi udara maka berarti kita membahas mengenai sumber dari pencemar udara tersebut. Tindak tutur tersebut dikategorikan dalam lokusi berjenis pernyataan atau berita karena berisi pemberitahuan dan informasi dari penutur kepada mitra tutur. </w:t>
      </w:r>
    </w:p>
    <w:p w14:paraId="7B840699" w14:textId="46D8150E" w:rsidR="00B51CF9" w:rsidRPr="00AF728F" w:rsidRDefault="00B51CF9"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w:t>
      </w:r>
      <w:r w:rsidRPr="00AF728F">
        <w:rPr>
          <w:rFonts w:ascii="Times New Roman" w:hAnsi="Times New Roman" w:cs="Times New Roman"/>
          <w:noProof/>
          <w:color w:val="000000" w:themeColor="text1"/>
          <w:sz w:val="24"/>
          <w:szCs w:val="24"/>
        </w:rPr>
        <w:t xml:space="preserve">Lismayanti &amp; Aswadi (2018). Kesamaannya berupa tindak tutur lokusi </w:t>
      </w:r>
      <w:r w:rsidRPr="00AF728F">
        <w:rPr>
          <w:rFonts w:ascii="Times New Roman" w:hAnsi="Times New Roman" w:cs="Times New Roman"/>
          <w:color w:val="000000" w:themeColor="text1"/>
          <w:sz w:val="24"/>
          <w:szCs w:val="24"/>
        </w:rPr>
        <w:t xml:space="preserve">kategori berita yang berfungsi menginformasikan sesuatu yang disampaikan oleh penutur kepada mitra tutur. Perbedaannya terdapat pada letak tuturannya. Penulis menganalisis tuturan bahwa penutur memberi informasi kepada mitra tutur tentang konservasi udara membahas tentang sumber pencemaran udara. Sedangkan analisis yang dilakukan </w:t>
      </w:r>
      <w:r w:rsidRPr="00AF728F">
        <w:rPr>
          <w:rFonts w:ascii="Times New Roman" w:hAnsi="Times New Roman" w:cs="Times New Roman"/>
          <w:noProof/>
          <w:color w:val="000000" w:themeColor="text1"/>
          <w:sz w:val="24"/>
          <w:szCs w:val="24"/>
        </w:rPr>
        <w:t xml:space="preserve">Lismayanti &amp; Aswadi (2018) tentang penutur yang memberikan informasi kepada mitra tutur penutur ingin melihat-llihat dahulu barang dagangan milik mitra tutur </w:t>
      </w:r>
      <w:r w:rsidRPr="00AF728F">
        <w:rPr>
          <w:rFonts w:ascii="Times New Roman" w:hAnsi="Times New Roman" w:cs="Times New Roman"/>
          <w:noProof/>
          <w:color w:val="000000" w:themeColor="text1"/>
          <w:sz w:val="24"/>
          <w:szCs w:val="24"/>
        </w:rPr>
        <w:fldChar w:fldCharType="begin" w:fldLock="1"/>
      </w:r>
      <w:r w:rsidR="004F26A3" w:rsidRPr="00AF728F">
        <w:rPr>
          <w:rFonts w:ascii="Times New Roman" w:hAnsi="Times New Roman" w:cs="Times New Roman"/>
          <w:noProof/>
          <w:color w:val="000000" w:themeColor="text1"/>
          <w:sz w:val="24"/>
          <w:szCs w:val="24"/>
        </w:rPr>
        <w:instrText>ADDIN CSL_CITATION {"citationItems":[{"id":"ITEM-1","itemData":{"DOI":"10.33654/sti.v3i1.510","abstract":"Penelitian inifokus pada bagaimana Citra Pahlawan dalam Sastra Lisan Datu Aling di Bahasa merupakan sebuah sarana untuk menuangkan segala ide serta pikiran. Dengan bahasa, seseorang mampu mengungkapkan berbagai pikiran. Tindak tutur lokusi sebagai salah satu kajian untuk mengungkap hubungan bahasa dengan masyarakat menjadi salah satu hal yang menarik untuk diamati. Sebagai tempat, pasar Sudi Mampir menjadi tempat yang penuh dengan transaksi jual beli. Artinya, tindak tutur terjadi di tempat tersebut.\r Pendekatan yang digunakan adalah pendekatan kualitatif yang melalui tiga tahapan, yaitu tahap deskripsi, tahap reduksi, dan tahap seleksi. Metode yang digunakan dalam penelitian ini adalah metode simak libat cakap, metode simak bebas libat cakap serta metode wawancara. Subjek yang dilakukan dalam penelitian ini adalah masyarakat tutur, yaitu penjual dan pembeli. Sumber data dalam penelitian ini merupakan sumber tidak tertulis, yakni jenis data primer yang berasal dari hasil pengamatan langsung. Teknik pengumpulan data yang digunakan adalah teknik observasi lapangan. Dan teknik analisis data yang digunakan adalah teknik deskriptif. Hasilnya adalah ditemukannya jenis tindak tutur lokusi yang ditemukan, yaitu pertanyaan, pernyataan, dan perintah","author":[{"dropping-particle":"","family":"Lismayanti","given":"Heppy","non-dropping-particle":"","parse-names":false,"suffix":""},{"dropping-particle":"","family":"Aswadi","given":"Dana","non-dropping-particle":"","parse-names":false,"suffix":""}],"container-title":"STILISTIKA: Jurnal Bahasa, Sastra, dan Pengajarannya","id":"ITEM-1","issue":"1","issued":{"date-parts":[["2018"]]},"page":"98-106","title":"Tindak Tutur Lokusi Pedagang dan Pembeli di Pasar Sudi Mampir Banjarmasin","type":"article-journal","volume":"3"},"uris":["http://www.mendeley.com/documents/?uuid=095436e5-16e2-47b0-a7b1-11f338d744e7","http://www.mendeley.com/documents/?uuid=075987fb-08ea-45fe-80b1-1f5862f64957"]}],"mendeley":{"formattedCitation":"(Lismayanti &amp; Aswadi, 2018)","plainTextFormattedCitation":"(Lismayanti &amp; Aswadi, 2018)","previouslyFormattedCitation":"(Lismayanti &amp; Aswadi, 2018)"},"properties":{"noteIndex":0},"schema":"https://github.com/citation-style-language/schema/raw/master/csl-citation.json"}</w:instrText>
      </w:r>
      <w:r w:rsidRPr="00AF728F">
        <w:rPr>
          <w:rFonts w:ascii="Times New Roman" w:hAnsi="Times New Roman" w:cs="Times New Roman"/>
          <w:noProof/>
          <w:color w:val="000000" w:themeColor="text1"/>
          <w:sz w:val="24"/>
          <w:szCs w:val="24"/>
        </w:rPr>
        <w:fldChar w:fldCharType="separate"/>
      </w:r>
      <w:r w:rsidRPr="00AF728F">
        <w:rPr>
          <w:rFonts w:ascii="Times New Roman" w:hAnsi="Times New Roman" w:cs="Times New Roman"/>
          <w:noProof/>
          <w:color w:val="000000" w:themeColor="text1"/>
          <w:sz w:val="24"/>
          <w:szCs w:val="24"/>
        </w:rPr>
        <w:t>(Lismayanti &amp; Aswadi, 2018)</w:t>
      </w:r>
      <w:r w:rsidRPr="00AF728F">
        <w:rPr>
          <w:rFonts w:ascii="Times New Roman" w:hAnsi="Times New Roman" w:cs="Times New Roman"/>
          <w:noProof/>
          <w:color w:val="000000" w:themeColor="text1"/>
          <w:sz w:val="24"/>
          <w:szCs w:val="24"/>
        </w:rPr>
        <w:fldChar w:fldCharType="end"/>
      </w:r>
      <w:r w:rsidR="008011E8" w:rsidRPr="00AF728F">
        <w:rPr>
          <w:rFonts w:ascii="Times New Roman" w:hAnsi="Times New Roman" w:cs="Times New Roman"/>
          <w:noProof/>
          <w:color w:val="000000" w:themeColor="text1"/>
          <w:sz w:val="24"/>
          <w:szCs w:val="24"/>
        </w:rPr>
        <w:t>.</w:t>
      </w:r>
    </w:p>
    <w:p w14:paraId="68F9F0F1" w14:textId="77777777" w:rsidR="000E0D9E" w:rsidRPr="00AF728F" w:rsidRDefault="000E0D9E" w:rsidP="00965118">
      <w:pPr>
        <w:pStyle w:val="DaftarParagraf"/>
        <w:spacing w:line="360" w:lineRule="auto"/>
        <w:ind w:left="1080"/>
        <w:jc w:val="both"/>
        <w:rPr>
          <w:rFonts w:ascii="Times New Roman" w:hAnsi="Times New Roman" w:cs="Times New Roman"/>
          <w:b/>
          <w:bCs/>
          <w:sz w:val="24"/>
          <w:szCs w:val="24"/>
        </w:rPr>
      </w:pPr>
    </w:p>
    <w:p w14:paraId="33D91DD8" w14:textId="51D87CCA" w:rsidR="00965118" w:rsidRPr="00AF728F" w:rsidRDefault="00C220EA"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Nah, di negara-negara yang lain maupun di Indonesia sendiri, sumber pencemarnya itu adalah kalau bukan dari pab</w:t>
      </w:r>
      <w:r w:rsidR="0060080E" w:rsidRPr="00AF728F">
        <w:rPr>
          <w:rFonts w:ascii="Times New Roman" w:hAnsi="Times New Roman" w:cs="Times New Roman"/>
          <w:sz w:val="24"/>
          <w:szCs w:val="24"/>
        </w:rPr>
        <w:t>r</w:t>
      </w:r>
      <w:r w:rsidRPr="00AF728F">
        <w:rPr>
          <w:rFonts w:ascii="Times New Roman" w:hAnsi="Times New Roman" w:cs="Times New Roman"/>
          <w:sz w:val="24"/>
          <w:szCs w:val="24"/>
        </w:rPr>
        <w:t>ik ya dari kendaraan bermotor, cuma kalau di negara-negara yang maju yaitu sudah modern di</w:t>
      </w:r>
      <w:r w:rsidR="0060080E" w:rsidRPr="00AF728F">
        <w:rPr>
          <w:rFonts w:ascii="Times New Roman" w:hAnsi="Times New Roman" w:cs="Times New Roman"/>
          <w:sz w:val="24"/>
          <w:szCs w:val="24"/>
        </w:rPr>
        <w:t xml:space="preserve"> </w:t>
      </w:r>
      <w:r w:rsidRPr="00AF728F">
        <w:rPr>
          <w:rFonts w:ascii="Times New Roman" w:hAnsi="Times New Roman" w:cs="Times New Roman"/>
          <w:sz w:val="24"/>
          <w:szCs w:val="24"/>
        </w:rPr>
        <w:t>dalam proses pengolahan limbah atau pencemar udaranya, hal ini terbukti dengan industri-industri atau pabrik-pabrik yang menghasilkan pencemar udara itu dikelola dengan baik”</w:t>
      </w:r>
    </w:p>
    <w:p w14:paraId="7F590BE4" w14:textId="1B99BBCC" w:rsidR="00C220EA" w:rsidRPr="00AF728F" w:rsidRDefault="00C220EA"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di negara-negara lain termasuk Indonesia, sumber pencemar udara yaitu pabrik dan kendaraan bermotor, sedangkan di negara-negara yang maju proses pengolahan limbah sudah modern </w:t>
      </w:r>
      <w:r w:rsidRPr="00AF728F">
        <w:rPr>
          <w:rFonts w:ascii="Times New Roman" w:hAnsi="Times New Roman" w:cs="Times New Roman"/>
          <w:sz w:val="24"/>
          <w:szCs w:val="24"/>
        </w:rPr>
        <w:lastRenderedPageBreak/>
        <w:t xml:space="preserve">dengan dibuktikan industri-industri atau pabrik-pabrik yang menghasilkan pencemar udara itu dikelola dengan baik. Tindak tutur tersebut dikategorikan dalam lokusi berjenis pernyataan atau berita karena berisi pemberitahuan dan informasi dari penutur kepada mitra tutur. </w:t>
      </w:r>
    </w:p>
    <w:p w14:paraId="44FCA1FB" w14:textId="78DC2677" w:rsidR="000E0D9E" w:rsidRPr="00AF728F" w:rsidRDefault="00D92E3C" w:rsidP="004F26A3">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Analisis yang sama pernah dilakukan oleh S</w:t>
      </w:r>
      <w:r w:rsidR="00E12728" w:rsidRPr="00AF728F">
        <w:rPr>
          <w:rFonts w:ascii="Times New Roman" w:hAnsi="Times New Roman" w:cs="Times New Roman"/>
          <w:sz w:val="24"/>
          <w:szCs w:val="24"/>
        </w:rPr>
        <w:t xml:space="preserve">ari </w:t>
      </w:r>
      <w:proofErr w:type="spellStart"/>
      <w:r w:rsidR="00E12728" w:rsidRPr="00AF728F">
        <w:rPr>
          <w:rFonts w:ascii="Times New Roman" w:hAnsi="Times New Roman" w:cs="Times New Roman"/>
          <w:sz w:val="24"/>
          <w:szCs w:val="24"/>
        </w:rPr>
        <w:t>Amfusina</w:t>
      </w:r>
      <w:proofErr w:type="spellEnd"/>
      <w:r w:rsidRPr="00AF728F">
        <w:rPr>
          <w:rFonts w:ascii="Times New Roman" w:hAnsi="Times New Roman" w:cs="Times New Roman"/>
          <w:sz w:val="24"/>
          <w:szCs w:val="24"/>
        </w:rPr>
        <w:t xml:space="preserve"> (2020). </w:t>
      </w:r>
      <w:proofErr w:type="spellStart"/>
      <w:r w:rsidRPr="00AF728F">
        <w:rPr>
          <w:rFonts w:ascii="Times New Roman" w:hAnsi="Times New Roman" w:cs="Times New Roman"/>
          <w:sz w:val="24"/>
          <w:szCs w:val="24"/>
        </w:rPr>
        <w:t>Kesamaanya</w:t>
      </w:r>
      <w:proofErr w:type="spellEnd"/>
      <w:r w:rsidRPr="00AF728F">
        <w:rPr>
          <w:rFonts w:ascii="Times New Roman" w:hAnsi="Times New Roman" w:cs="Times New Roman"/>
          <w:sz w:val="24"/>
          <w:szCs w:val="24"/>
        </w:rPr>
        <w:t xml:space="preserve"> berupa tindak tutur lokusi kategori berita yang berfungsi menginformasikan sesuatu yang disampaikan oleh penutur kepada mitra tutur. Perbedaannya terdapat pada letak tuturannya. Penulis menganalisis tutu</w:t>
      </w:r>
      <w:r w:rsidR="00FE35BA" w:rsidRPr="00AF728F">
        <w:rPr>
          <w:rFonts w:ascii="Times New Roman" w:hAnsi="Times New Roman" w:cs="Times New Roman"/>
          <w:sz w:val="24"/>
          <w:szCs w:val="24"/>
        </w:rPr>
        <w:t>ran b</w:t>
      </w:r>
      <w:r w:rsidRPr="00AF728F">
        <w:rPr>
          <w:rFonts w:ascii="Times New Roman" w:hAnsi="Times New Roman" w:cs="Times New Roman"/>
          <w:sz w:val="24"/>
          <w:szCs w:val="24"/>
        </w:rPr>
        <w:t xml:space="preserve">ahwa penutur memberikan informasi kepada mitra tutur tentang sumber pencemar udara di negara-negara lain termasuk Indonesia yaitu pabrik dan kendaraan bermotor, sedangkan di negeri-negara maju proses pengolahan limbah sudah modern dengan dibuktikan </w:t>
      </w:r>
      <w:proofErr w:type="spellStart"/>
      <w:r w:rsidRPr="00AF728F">
        <w:rPr>
          <w:rFonts w:ascii="Times New Roman" w:hAnsi="Times New Roman" w:cs="Times New Roman"/>
          <w:sz w:val="24"/>
          <w:szCs w:val="24"/>
        </w:rPr>
        <w:t>industry</w:t>
      </w:r>
      <w:proofErr w:type="spellEnd"/>
      <w:r w:rsidRPr="00AF728F">
        <w:rPr>
          <w:rFonts w:ascii="Times New Roman" w:hAnsi="Times New Roman" w:cs="Times New Roman"/>
          <w:sz w:val="24"/>
          <w:szCs w:val="24"/>
        </w:rPr>
        <w:t xml:space="preserve">-industri atau pabrik-pabrik yang menghasilkan pencemar udara itu dikelola dengan baik. </w:t>
      </w:r>
      <w:r w:rsidR="004F26A3" w:rsidRPr="00AF728F">
        <w:rPr>
          <w:rFonts w:ascii="Times New Roman" w:hAnsi="Times New Roman" w:cs="Times New Roman"/>
          <w:sz w:val="24"/>
          <w:szCs w:val="24"/>
        </w:rPr>
        <w:t>sementara analisis yang dilakukan S</w:t>
      </w:r>
      <w:r w:rsidR="00E12728" w:rsidRPr="00AF728F">
        <w:rPr>
          <w:rFonts w:ascii="Times New Roman" w:hAnsi="Times New Roman" w:cs="Times New Roman"/>
          <w:sz w:val="24"/>
          <w:szCs w:val="24"/>
        </w:rPr>
        <w:t xml:space="preserve">ari </w:t>
      </w:r>
      <w:proofErr w:type="spellStart"/>
      <w:r w:rsidR="004F26A3" w:rsidRPr="00AF728F">
        <w:rPr>
          <w:rFonts w:ascii="Times New Roman" w:hAnsi="Times New Roman" w:cs="Times New Roman"/>
          <w:sz w:val="24"/>
          <w:szCs w:val="24"/>
        </w:rPr>
        <w:t>Amfusina</w:t>
      </w:r>
      <w:proofErr w:type="spellEnd"/>
      <w:r w:rsidR="004F26A3" w:rsidRPr="00AF728F">
        <w:rPr>
          <w:rFonts w:ascii="Times New Roman" w:hAnsi="Times New Roman" w:cs="Times New Roman"/>
          <w:sz w:val="24"/>
          <w:szCs w:val="24"/>
        </w:rPr>
        <w:t xml:space="preserve"> (2020) tentang penutur yang memberikan informasi kepada mitra tutur bahwa struktur LHO terdiri dari deskripsi umum, deskripsi bagian, dan deskripsi manfaat </w:t>
      </w:r>
      <w:r w:rsidR="004F26A3"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DOI":"10.46244/metamorfosa.v8i2.1114","ISSN":"2338-0306","abstract":"Research entitled \"Locus, Illocution, and Perlocution Speech Acts in Indonesian Language Teachers in SMA Negeri 1 Nisam\". This study aims to describe the locus, illocution, and percocutionary acts of speech in Indonesian language teachers in SMA Negeri 1 Nisam. This research approach is a qualitative approach. The method used is a descriptive qualitative method. The data of this study were in the form of speeches by Indonesian language teachers which took place at SMA Negeri 1 Nisam. The data sources of this study were Indonesian language teachers who taught in class X IPS 1, X IPS 2, X IPA I, XI IPS 1, XI IPS 2, XII IPA 1, and XII IPS 3 in SMA Negeri 1 Nisam. Data collection is done through the technique of recording, listening, and note taking. The data analysis technique of this study used descriptive notes. The results of this study indicate that Indonesian Language teachers at SMA Negeri 1 Nisam actively use several types of speech acts in the process of teaching and learning activities. The speech acts used by Indonesian language teachers at SMA Negeri 1 Nisam consist of three types, namely locution, illocution, and perlocution. First, the speech acts used by Teacher A contain locus and illocutionary speech acts. Second, the speech acts used by teacher B contain locus and illocutionary speech acts. Third, the speech acts used by teacher C contain acts of locution, illocution, and perlocution.\r Abstrak\r Penelitian yang berjudul “Tindak Tutur Lokusi, Ilokusi, dan Perlokusi  pada Guru Mata Pelajaran Bahasa Indonesia di SMA Negeri 1 Nisam”. Penelitian ini bertujuan mendeskripsikan tindak tutur lokusi, ilokusi, dan perlokusi pada guru mata pelajaran Bahasa Indonesia di SMA Negeri 1 Nisam. Pendekatan penelitian ini adalah pendekatan kualitatif. Metode yang digunakan adalah metode deskriptif kualitatif.Data penelitian ini berupa tuturan guru mata pelajaran Bahasa Indonesia yang berlangsung di SMA Negeri 1 Nisam. Sumber data penelitian ini adalah guru mata pelajaran Bahasa Indonesia yang mengajar di  kelas X IPS 1, X IPS 2, X IPA I, XI IPS 1, XI IPS 2, XII IPA 1, dan XII IPS 3 di SMA Negeri 1 Nisam. Pengumpulan data dilakukan melalui teknik rekam, simak, dan catat. Teknik analisis data penelitian ini menggunakan catatan deskriptif. Hasil penelitian ini menunjukkan bahwa guru Bahasa Indonesia di SMA Negeri 1 Nisam secara aktif menggunakan beberapa jenis tindak tutur dalam proses kegiatan belajar-mengajar. Tindak tutur yang digunakan guru Bahasa Indonesia d…","author":[{"dropping-particle":"","family":"Sari Amfusina","given":"","non-dropping-particle":"","parse-names":false,"suffix":""},{"dropping-particle":"","family":"Ririn Rahayu","given":"","non-dropping-particle":"","parse-names":false,"suffix":""},{"dropping-particle":"","family":"Iba Harliyana","given":"","non-dropping-particle":"","parse-names":false,"suffix":""}],"container-title":"Jurnal Metamorfosa","id":"ITEM-1","issue":"2","issued":{"date-parts":[["2020"]]},"page":"207-218","title":"Tindak Tutur Lokusi, Ilokusi, Dan Perlokusi Pada Guru Mata Pelajaran Bahasa Indonesia Di Sma Negeri 1 Nisam","type":"article-journal","volume":"8"},"uris":["http://www.mendeley.com/documents/?uuid=22daf57c-6c03-4f52-950c-bec7a3cd6bb0"]}],"mendeley":{"formattedCitation":"(Sari Amfusina et al., 2020)","plainTextFormattedCitation":"(Sari Amfusina et al., 2020)","previouslyFormattedCitation":"(Sari Amfusina et al., 2020)"},"properties":{"noteIndex":0},"schema":"https://github.com/citation-style-language/schema/raw/master/csl-citation.json"}</w:instrText>
      </w:r>
      <w:r w:rsidR="004F26A3" w:rsidRPr="00AF728F">
        <w:rPr>
          <w:rFonts w:ascii="Times New Roman" w:hAnsi="Times New Roman" w:cs="Times New Roman"/>
          <w:sz w:val="24"/>
          <w:szCs w:val="24"/>
        </w:rPr>
        <w:fldChar w:fldCharType="separate"/>
      </w:r>
      <w:r w:rsidR="004F26A3" w:rsidRPr="00AF728F">
        <w:rPr>
          <w:rFonts w:ascii="Times New Roman" w:hAnsi="Times New Roman" w:cs="Times New Roman"/>
          <w:noProof/>
          <w:sz w:val="24"/>
          <w:szCs w:val="24"/>
        </w:rPr>
        <w:t>(Sari Amfusina et al., 2020)</w:t>
      </w:r>
      <w:r w:rsidR="004F26A3"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4BBF7D52" w14:textId="77777777" w:rsidR="004F26A3" w:rsidRPr="00AF728F" w:rsidRDefault="004F26A3" w:rsidP="004F26A3">
      <w:pPr>
        <w:pStyle w:val="DaftarParagraf"/>
        <w:spacing w:line="360" w:lineRule="auto"/>
        <w:ind w:left="1080"/>
        <w:jc w:val="both"/>
        <w:rPr>
          <w:rFonts w:ascii="Times New Roman" w:hAnsi="Times New Roman" w:cs="Times New Roman"/>
          <w:noProof/>
          <w:color w:val="000000" w:themeColor="text1"/>
          <w:sz w:val="24"/>
          <w:szCs w:val="24"/>
        </w:rPr>
      </w:pPr>
    </w:p>
    <w:p w14:paraId="2CBD6F6C" w14:textId="4E2FA153" w:rsidR="00965118" w:rsidRPr="00AF728F" w:rsidRDefault="00C220EA" w:rsidP="00965118">
      <w:pPr>
        <w:pStyle w:val="DaftarParagraf"/>
        <w:numPr>
          <w:ilvl w:val="0"/>
          <w:numId w:val="6"/>
        </w:numPr>
        <w:spacing w:line="360" w:lineRule="auto"/>
        <w:jc w:val="both"/>
        <w:rPr>
          <w:rFonts w:ascii="Times New Roman" w:hAnsi="Times New Roman" w:cs="Times New Roman"/>
          <w:b/>
          <w:bCs/>
          <w:sz w:val="24"/>
          <w:szCs w:val="24"/>
        </w:rPr>
      </w:pPr>
      <w:r w:rsidRPr="00AF728F">
        <w:rPr>
          <w:rFonts w:ascii="Times New Roman" w:hAnsi="Times New Roman" w:cs="Times New Roman"/>
          <w:sz w:val="24"/>
          <w:szCs w:val="24"/>
        </w:rPr>
        <w:t>“Di Indonesia sendiri bisa dikatakan belum begitu berhasil dalam hal ini di dalam pengelolaan pencemar udara karena memang bisa dikatakan banyak kebijakan-kebijakan yang timpang di dalam penanganan pencemar</w:t>
      </w:r>
      <w:r w:rsidR="004F26A3" w:rsidRPr="00AF728F">
        <w:rPr>
          <w:rFonts w:ascii="Times New Roman" w:hAnsi="Times New Roman" w:cs="Times New Roman"/>
          <w:sz w:val="24"/>
          <w:szCs w:val="24"/>
        </w:rPr>
        <w:t xml:space="preserve">, </w:t>
      </w:r>
      <w:r w:rsidRPr="00AF728F">
        <w:rPr>
          <w:rFonts w:ascii="Times New Roman" w:hAnsi="Times New Roman" w:cs="Times New Roman"/>
          <w:sz w:val="24"/>
          <w:szCs w:val="24"/>
        </w:rPr>
        <w:t>baik itu pencemaran udara, pencemaran, air, maupun  pencemaran tanah yang ada di Indonesia</w:t>
      </w:r>
      <w:r w:rsidRPr="00AF728F">
        <w:rPr>
          <w:rFonts w:ascii="Times New Roman" w:hAnsi="Times New Roman" w:cs="Times New Roman"/>
          <w:b/>
          <w:bCs/>
          <w:sz w:val="24"/>
          <w:szCs w:val="24"/>
        </w:rPr>
        <w:t>”</w:t>
      </w:r>
    </w:p>
    <w:p w14:paraId="5ABED88D" w14:textId="37C7F865" w:rsidR="00C220EA" w:rsidRPr="00AF728F" w:rsidRDefault="00C220EA"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8011E8" w:rsidRPr="00AF728F">
        <w:rPr>
          <w:rFonts w:ascii="Times New Roman" w:hAnsi="Times New Roman" w:cs="Times New Roman"/>
          <w:i/>
          <w:iCs/>
          <w:sz w:val="24"/>
          <w:szCs w:val="24"/>
        </w:rPr>
        <w:t>channel</w:t>
      </w:r>
      <w:proofErr w:type="spellEnd"/>
      <w:r w:rsidR="008011E8" w:rsidRPr="00AF728F">
        <w:rPr>
          <w:rFonts w:ascii="Times New Roman" w:hAnsi="Times New Roman" w:cs="Times New Roman"/>
          <w:sz w:val="24"/>
          <w:szCs w:val="24"/>
        </w:rPr>
        <w:t xml:space="preserve"> </w:t>
      </w:r>
      <w:proofErr w:type="spellStart"/>
      <w:r w:rsidR="008011E8" w:rsidRPr="00AF728F">
        <w:rPr>
          <w:rFonts w:ascii="Times New Roman" w:hAnsi="Times New Roman" w:cs="Times New Roman"/>
          <w:sz w:val="24"/>
          <w:szCs w:val="24"/>
        </w:rPr>
        <w:t>YouTube</w:t>
      </w:r>
      <w:proofErr w:type="spellEnd"/>
      <w:r w:rsidR="008011E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di Indonesia belum begitu berhasil  dalam hal  pengelolaan pencemar udara karena banyak kebijakan-kebijakan yang timpang di dalam penanganan pencemar, baik pencemaran udara, pencemaran air, maupun pencemaran  tanah. Tindak tutur tersebut dikategorikan dalam lokusi berjenis pernyataan atau berita karena berisi pemberitahuan dan informasi dari penutur kepada mitra tutur. </w:t>
      </w:r>
    </w:p>
    <w:p w14:paraId="03851D5C" w14:textId="5018C82C" w:rsidR="004F26A3" w:rsidRPr="00AF728F" w:rsidRDefault="004F26A3"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Analisis yang sama pernah dilakukan oleh</w:t>
      </w:r>
      <w:r w:rsidR="00FE35BA" w:rsidRPr="00AF728F">
        <w:rPr>
          <w:rFonts w:ascii="Times New Roman" w:hAnsi="Times New Roman" w:cs="Times New Roman"/>
          <w:sz w:val="24"/>
          <w:szCs w:val="24"/>
        </w:rPr>
        <w:t xml:space="preserve"> T</w:t>
      </w:r>
      <w:r w:rsidR="00E12728" w:rsidRPr="00AF728F">
        <w:rPr>
          <w:rFonts w:ascii="Times New Roman" w:hAnsi="Times New Roman" w:cs="Times New Roman"/>
          <w:sz w:val="24"/>
          <w:szCs w:val="24"/>
        </w:rPr>
        <w:t xml:space="preserve">uti </w:t>
      </w:r>
      <w:r w:rsidR="00FE35BA" w:rsidRPr="00AF728F">
        <w:rPr>
          <w:rFonts w:ascii="Times New Roman" w:hAnsi="Times New Roman" w:cs="Times New Roman"/>
          <w:sz w:val="24"/>
          <w:szCs w:val="24"/>
        </w:rPr>
        <w:t>Hidayah, R</w:t>
      </w:r>
      <w:r w:rsidR="00E12728" w:rsidRPr="00AF728F">
        <w:rPr>
          <w:rFonts w:ascii="Times New Roman" w:hAnsi="Times New Roman" w:cs="Times New Roman"/>
          <w:sz w:val="24"/>
          <w:szCs w:val="24"/>
        </w:rPr>
        <w:t>ochmat Tri</w:t>
      </w:r>
      <w:r w:rsidR="00FE35BA" w:rsidRPr="00AF728F">
        <w:rPr>
          <w:rFonts w:ascii="Times New Roman" w:hAnsi="Times New Roman" w:cs="Times New Roman"/>
          <w:sz w:val="24"/>
          <w:szCs w:val="24"/>
        </w:rPr>
        <w:t xml:space="preserve"> Sudraja</w:t>
      </w:r>
      <w:r w:rsidR="00E12728" w:rsidRPr="00AF728F">
        <w:rPr>
          <w:rFonts w:ascii="Times New Roman" w:hAnsi="Times New Roman" w:cs="Times New Roman"/>
          <w:sz w:val="24"/>
          <w:szCs w:val="24"/>
        </w:rPr>
        <w:t xml:space="preserve">t </w:t>
      </w:r>
      <w:r w:rsidR="00FE35BA" w:rsidRPr="00AF728F">
        <w:rPr>
          <w:rFonts w:ascii="Times New Roman" w:hAnsi="Times New Roman" w:cs="Times New Roman"/>
          <w:sz w:val="24"/>
          <w:szCs w:val="24"/>
        </w:rPr>
        <w:t xml:space="preserve">(2020). Kesamaannya berupa tindak tutur lokusi kategori berita yang berfungsi menginformasikan sesuatu yang disampaikan oleh penutur kepada mitra tutur. Perbedaannya terdapat pada letak tuturannya. Penulis menganalisis tuturan  bahwa penutur memberikan informasi kepada mitra tutur tentang keadaan di Indonesia </w:t>
      </w:r>
      <w:r w:rsidR="00FE35BA" w:rsidRPr="00AF728F">
        <w:rPr>
          <w:rFonts w:ascii="Times New Roman" w:hAnsi="Times New Roman" w:cs="Times New Roman"/>
          <w:sz w:val="24"/>
          <w:szCs w:val="24"/>
        </w:rPr>
        <w:lastRenderedPageBreak/>
        <w:t>yang belum begitu berhasil  dalam hal  pengelolaan pencemar udara karena banyak kebijakan-kebijakan yang timpang di dalam penanganan pencemar, baik pencemaran udara, pencemaran air, maupun pencemaran  tanah. Sedangkan analisis yang dilakukan T</w:t>
      </w:r>
      <w:r w:rsidR="00E12728" w:rsidRPr="00AF728F">
        <w:rPr>
          <w:rFonts w:ascii="Times New Roman" w:hAnsi="Times New Roman" w:cs="Times New Roman"/>
          <w:sz w:val="24"/>
          <w:szCs w:val="24"/>
        </w:rPr>
        <w:t>uti</w:t>
      </w:r>
      <w:r w:rsidR="00FE35BA" w:rsidRPr="00AF728F">
        <w:rPr>
          <w:rFonts w:ascii="Times New Roman" w:hAnsi="Times New Roman" w:cs="Times New Roman"/>
          <w:sz w:val="24"/>
          <w:szCs w:val="24"/>
        </w:rPr>
        <w:t xml:space="preserve"> Hidayah, R</w:t>
      </w:r>
      <w:r w:rsidR="00E12728" w:rsidRPr="00AF728F">
        <w:rPr>
          <w:rFonts w:ascii="Times New Roman" w:hAnsi="Times New Roman" w:cs="Times New Roman"/>
          <w:sz w:val="24"/>
          <w:szCs w:val="24"/>
        </w:rPr>
        <w:t>ochmat Tri</w:t>
      </w:r>
      <w:r w:rsidR="00FE35BA" w:rsidRPr="00AF728F">
        <w:rPr>
          <w:rFonts w:ascii="Times New Roman" w:hAnsi="Times New Roman" w:cs="Times New Roman"/>
          <w:sz w:val="24"/>
          <w:szCs w:val="24"/>
        </w:rPr>
        <w:t xml:space="preserve"> Sudrajat (2020) tentang penutur yang memberikan informasi kepada mitra tutur bahwa </w:t>
      </w:r>
      <w:r w:rsidR="00E12728" w:rsidRPr="00AF728F">
        <w:rPr>
          <w:rFonts w:ascii="Times New Roman" w:hAnsi="Times New Roman" w:cs="Times New Roman"/>
          <w:sz w:val="24"/>
          <w:szCs w:val="24"/>
        </w:rPr>
        <w:t xml:space="preserve">penutur sangat menyayangi mitra tutur </w:t>
      </w:r>
      <w:r w:rsidR="00E12728"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abstract":"Bahasa merupakan salah satu alat komunikasi yang penting bagi manusia, peristiwa tutur dan tindak tutur merupakan bagian dari Bahasa. Ketika seseorang bertutur maka ada lawan tutur yang akan memberikan respon bagi tuturannya. Rumusan masalah yang ingin disampaikan adalah menganalisi periswati tutur dan tindak tutur. Tujuan dari penelitian ini adalah untuk mendeskripsikan setiap tuturan yang mengandung peristiwa lokusi, ilokusi, dan perlokusi dari tokoh dalam film “Papa Maafin Risa” . Metode penelitian ini menggunakan metode deskriptif kualitatif yaitu mendeskripsikan setiap dialog yang disampaikan tokoh. Pada film tersebut menggambarkan bagaimana peristiwa tutur dan tindak tutur yang di sampaikan, sehingga peristiwa lokusi yang berwujud pernyataan dari penutur lalu ilokusi yang akan memberikan dampak bagi pendengarnya seperti memberikan janji dan penawaran terhadap lawan tuturnya dan perlokusi yang akan memberikan dampak terhadap perilaku si penutur dan lawan tuturnya. Semua itu akan tergambar pada setiap dialog yang dibahas dalam ketiga peristiwa tuturan tersebut.","author":[{"dropping-particle":"","family":"Tuti Hidayah, Rochmat Tri Sudrajat","given":"dan Dida Firmansyah","non-dropping-particle":"","parse-names":false,"suffix":""}],"container-title":"Pendidilan bahasa dan satra Indonesia","id":"ITEM-1","issued":{"date-parts":[["2020"]]},"page":"71-80","title":"Analisis Tindak Tutur Lokusi, Ilokusi, Dan Perlokusi pada film “Papa Maafin Ris\"","type":"article-journal","volume":"3 Nomor 1"},"uris":["http://www.mendeley.com/documents/?uuid=56e55247-c40d-4100-918d-62e074f6892d"]}],"mendeley":{"formattedCitation":"(Tuti Hidayah, Rochmat Tri Sudrajat, 2020)","plainTextFormattedCitation":"(Tuti Hidayah, Rochmat Tri Sudrajat, 2020)","previouslyFormattedCitation":"(Tuti Hidayah, Rochmat Tri Sudrajat, 2020)"},"properties":{"noteIndex":0},"schema":"https://github.com/citation-style-language/schema/raw/master/csl-citation.json"}</w:instrText>
      </w:r>
      <w:r w:rsidR="00E12728" w:rsidRPr="00AF728F">
        <w:rPr>
          <w:rFonts w:ascii="Times New Roman" w:hAnsi="Times New Roman" w:cs="Times New Roman"/>
          <w:sz w:val="24"/>
          <w:szCs w:val="24"/>
        </w:rPr>
        <w:fldChar w:fldCharType="separate"/>
      </w:r>
      <w:r w:rsidR="00E12728" w:rsidRPr="00AF728F">
        <w:rPr>
          <w:rFonts w:ascii="Times New Roman" w:hAnsi="Times New Roman" w:cs="Times New Roman"/>
          <w:noProof/>
          <w:sz w:val="24"/>
          <w:szCs w:val="24"/>
        </w:rPr>
        <w:t>(Tuti Hidayah, Rochmat Tri Sudrajat, 2020)</w:t>
      </w:r>
      <w:r w:rsidR="00E12728"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414FAEC7" w14:textId="77777777" w:rsidR="00FE35BA" w:rsidRPr="00AF728F" w:rsidRDefault="00FE35BA" w:rsidP="00965118">
      <w:pPr>
        <w:pStyle w:val="DaftarParagraf"/>
        <w:spacing w:line="360" w:lineRule="auto"/>
        <w:ind w:left="1080"/>
        <w:jc w:val="both"/>
        <w:rPr>
          <w:rFonts w:ascii="Times New Roman" w:hAnsi="Times New Roman" w:cs="Times New Roman"/>
          <w:sz w:val="24"/>
          <w:szCs w:val="24"/>
        </w:rPr>
      </w:pPr>
    </w:p>
    <w:p w14:paraId="56A88A4C" w14:textId="77777777" w:rsidR="00965118" w:rsidRPr="00AF728F" w:rsidRDefault="00BE2F06" w:rsidP="00965118">
      <w:pPr>
        <w:pStyle w:val="DaftarParagraf"/>
        <w:numPr>
          <w:ilvl w:val="0"/>
          <w:numId w:val="6"/>
        </w:numPr>
        <w:spacing w:line="360" w:lineRule="auto"/>
        <w:jc w:val="both"/>
        <w:rPr>
          <w:rFonts w:ascii="Times New Roman" w:hAnsi="Times New Roman" w:cs="Times New Roman"/>
          <w:b/>
          <w:bCs/>
          <w:sz w:val="24"/>
          <w:szCs w:val="24"/>
        </w:rPr>
      </w:pPr>
      <w:r w:rsidRPr="00AF728F">
        <w:rPr>
          <w:rFonts w:ascii="Times New Roman" w:hAnsi="Times New Roman" w:cs="Times New Roman"/>
          <w:b/>
          <w:bCs/>
          <w:sz w:val="24"/>
          <w:szCs w:val="24"/>
        </w:rPr>
        <w:t>“</w:t>
      </w:r>
      <w:r w:rsidRPr="00AF728F">
        <w:rPr>
          <w:rFonts w:ascii="Times New Roman" w:hAnsi="Times New Roman" w:cs="Times New Roman"/>
          <w:sz w:val="24"/>
          <w:szCs w:val="24"/>
        </w:rPr>
        <w:t>Nah, sekarang kita lebih  spesifik berbicara tentang konservasi tanah”</w:t>
      </w:r>
    </w:p>
    <w:p w14:paraId="688BAC07" w14:textId="5FB33D0A" w:rsidR="00BE2F06" w:rsidRPr="00AF728F" w:rsidRDefault="00BE2F06"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A55BDF" w:rsidRPr="00AF728F">
        <w:rPr>
          <w:rFonts w:ascii="Times New Roman" w:hAnsi="Times New Roman" w:cs="Times New Roman"/>
          <w:i/>
          <w:iCs/>
          <w:sz w:val="24"/>
          <w:szCs w:val="24"/>
        </w:rPr>
        <w:t>channel</w:t>
      </w:r>
      <w:proofErr w:type="spellEnd"/>
      <w:r w:rsidR="00A55BDF" w:rsidRPr="00AF728F">
        <w:rPr>
          <w:rFonts w:ascii="Times New Roman" w:hAnsi="Times New Roman" w:cs="Times New Roman"/>
          <w:sz w:val="24"/>
          <w:szCs w:val="24"/>
        </w:rPr>
        <w:t xml:space="preserve"> </w:t>
      </w:r>
      <w:proofErr w:type="spellStart"/>
      <w:r w:rsidR="00A55BDF" w:rsidRPr="00AF728F">
        <w:rPr>
          <w:rFonts w:ascii="Times New Roman" w:hAnsi="Times New Roman" w:cs="Times New Roman"/>
          <w:sz w:val="24"/>
          <w:szCs w:val="24"/>
        </w:rPr>
        <w:t>YouTube</w:t>
      </w:r>
      <w:proofErr w:type="spellEnd"/>
      <w:r w:rsidR="00A55BDF"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untuk pembahasan selanjutnya pada pertemuan saat itu akan lebih spesifik berbicara mengenai konservasi tanah. Tindak tutur tersebut dikategorikan dalam lokusi berjenis pernyataan atau berita karena berisi pemberitahuan dan informasi dari penutur kepada mitra tutur. </w:t>
      </w:r>
    </w:p>
    <w:p w14:paraId="7FA6F207" w14:textId="7C835F35" w:rsidR="007B6097" w:rsidRPr="00AF728F" w:rsidRDefault="00E12728"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w:t>
      </w:r>
      <w:r w:rsidR="007B6097" w:rsidRPr="00AF728F">
        <w:rPr>
          <w:rFonts w:ascii="Times New Roman" w:hAnsi="Times New Roman" w:cs="Times New Roman"/>
          <w:sz w:val="24"/>
          <w:szCs w:val="24"/>
        </w:rPr>
        <w:t xml:space="preserve">Fakhriyah (2020). Kesamaannya berupa tindak tutur </w:t>
      </w:r>
      <w:proofErr w:type="spellStart"/>
      <w:r w:rsidR="007B6097" w:rsidRPr="00AF728F">
        <w:rPr>
          <w:rFonts w:ascii="Times New Roman" w:hAnsi="Times New Roman" w:cs="Times New Roman"/>
          <w:sz w:val="24"/>
          <w:szCs w:val="24"/>
        </w:rPr>
        <w:t>lukusi</w:t>
      </w:r>
      <w:proofErr w:type="spellEnd"/>
      <w:r w:rsidR="007B6097" w:rsidRPr="00AF728F">
        <w:rPr>
          <w:rFonts w:ascii="Times New Roman" w:hAnsi="Times New Roman" w:cs="Times New Roman"/>
          <w:sz w:val="24"/>
          <w:szCs w:val="24"/>
        </w:rPr>
        <w:t xml:space="preserve"> kategori berita yang berfungsi menginformasikan sesuatu yang disampaikan oleh penutur kepada mitra tutur. Perbedaannya terdapat pada letak tuturannya</w:t>
      </w:r>
      <w:r w:rsidR="00D547D4" w:rsidRPr="00AF728F">
        <w:rPr>
          <w:rFonts w:ascii="Times New Roman" w:hAnsi="Times New Roman" w:cs="Times New Roman"/>
          <w:sz w:val="24"/>
          <w:szCs w:val="24"/>
        </w:rPr>
        <w:t>. P</w:t>
      </w:r>
      <w:r w:rsidR="007B6097" w:rsidRPr="00AF728F">
        <w:rPr>
          <w:rFonts w:ascii="Times New Roman" w:hAnsi="Times New Roman" w:cs="Times New Roman"/>
          <w:sz w:val="24"/>
          <w:szCs w:val="24"/>
        </w:rPr>
        <w:t xml:space="preserve">enulis menganalisis tuturan bahwa penutur memberikan informasi kepada mitra tutur bahwa untuk pembahasan selanjutnya akan lebih spesifik berbicara mengenai konservasi tanah. Sedangkan analisis yang dilakukan Fakhriyah (2020) tentang penutur yang memberikan informasi kepada mitra tutur bahwa penutur (Nisa) memberitahukan kepada mitra tutur (Aisyah) tentang keberadaan dan pengalaman mengenai lelaki yang ia kagumi atau sukai yaitu </w:t>
      </w:r>
      <w:proofErr w:type="spellStart"/>
      <w:r w:rsidR="007B6097" w:rsidRPr="00AF728F">
        <w:rPr>
          <w:rFonts w:ascii="Times New Roman" w:hAnsi="Times New Roman" w:cs="Times New Roman"/>
          <w:sz w:val="24"/>
          <w:szCs w:val="24"/>
        </w:rPr>
        <w:t>Lek</w:t>
      </w:r>
      <w:proofErr w:type="spellEnd"/>
      <w:r w:rsidR="007B6097" w:rsidRPr="00AF728F">
        <w:rPr>
          <w:rFonts w:ascii="Times New Roman" w:hAnsi="Times New Roman" w:cs="Times New Roman"/>
          <w:sz w:val="24"/>
          <w:szCs w:val="24"/>
        </w:rPr>
        <w:t xml:space="preserve"> Khudori </w:t>
      </w:r>
      <w:r w:rsidR="00D547D4"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DOI":"10.30598/arbitrervol2no2hlm273-282","abstract":"Penelitian ini bertujuan untuk mendeskripsikan atau menjelaskan tindak tutur, yakni tindak tutur lokusi, ilokusi, dan perlokusi. Penelitian ini menggunakan metode deskriptif kualitatif. Novel Perempuan Berkalung Sorban karya Abidah El Khalieqy dijadikan sumber data sebagai objek penelitian ini. Data yang dibahas ialah: (1) tindak tutur dan fungsinya yang juga dikaitkan dengan konteks, jarak sosial, dan budaya yang terdapat dalam novel Perempuan Berkalung Sorban karya Abidah El Khalieqy, (2) jenis tindak tutur lokusi, tindak tutur ilokusi (representatif, direktif, deklaratif, ekspresif, dan komisif), dan tindak tutur perlokusi (3) tuturan yang digunakan pada penelitian ini adalah tuturan yang dituturkan oleh tokoh dalam novel, dan narasi novel, data yang digunakan disesuaikan dengan tindak tutur yang akan diteliti.","author":[{"dropping-particle":"","family":"Fakhriyah","given":"Farah Nur","non-dropping-particle":"","parse-names":false,"suffix":""}],"container-title":"ARBITRER: Jurnal Pendidikan Bahasa dan Sastra Indonesia","id":"ITEM-1","issue":"2","issued":{"date-parts":[["2020"]]},"page":"273-282","title":"Analisis Tindak Tutur Dalam Novel Perempuan Berkalung Sorban Karya Abidah El Khalieqy","type":"article-journal","volume":"2"},"uris":["http://www.mendeley.com/documents/?uuid=ea662a5f-0da3-471b-80b5-c8ce8f414598"]}],"mendeley":{"formattedCitation":"(Fakhriyah, 2020)","plainTextFormattedCitation":"(Fakhriyah, 2020)","previouslyFormattedCitation":"(Fakhriyah, 2020)"},"properties":{"noteIndex":0},"schema":"https://github.com/citation-style-language/schema/raw/master/csl-citation.json"}</w:instrText>
      </w:r>
      <w:r w:rsidR="00D547D4" w:rsidRPr="00AF728F">
        <w:rPr>
          <w:rFonts w:ascii="Times New Roman" w:hAnsi="Times New Roman" w:cs="Times New Roman"/>
          <w:sz w:val="24"/>
          <w:szCs w:val="24"/>
        </w:rPr>
        <w:fldChar w:fldCharType="separate"/>
      </w:r>
      <w:r w:rsidR="00D547D4" w:rsidRPr="00AF728F">
        <w:rPr>
          <w:rFonts w:ascii="Times New Roman" w:hAnsi="Times New Roman" w:cs="Times New Roman"/>
          <w:noProof/>
          <w:sz w:val="24"/>
          <w:szCs w:val="24"/>
        </w:rPr>
        <w:t>(Fakhriyah, 2020)</w:t>
      </w:r>
      <w:r w:rsidR="00D547D4"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63D961ED" w14:textId="77777777" w:rsidR="000E0D9E" w:rsidRPr="00AF728F" w:rsidRDefault="000E0D9E" w:rsidP="00965118">
      <w:pPr>
        <w:pStyle w:val="DaftarParagraf"/>
        <w:spacing w:line="360" w:lineRule="auto"/>
        <w:ind w:left="1080"/>
        <w:jc w:val="both"/>
        <w:rPr>
          <w:rFonts w:ascii="Times New Roman" w:hAnsi="Times New Roman" w:cs="Times New Roman"/>
          <w:b/>
          <w:bCs/>
          <w:sz w:val="24"/>
          <w:szCs w:val="24"/>
        </w:rPr>
      </w:pPr>
    </w:p>
    <w:p w14:paraId="46F85470" w14:textId="77777777" w:rsidR="00965118" w:rsidRPr="00AF728F" w:rsidRDefault="00BE2F06" w:rsidP="00965118">
      <w:pPr>
        <w:pStyle w:val="DaftarParagraf"/>
        <w:numPr>
          <w:ilvl w:val="0"/>
          <w:numId w:val="6"/>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proofErr w:type="spellStart"/>
      <w:r w:rsidRPr="00AF728F">
        <w:rPr>
          <w:rFonts w:ascii="Times New Roman" w:hAnsi="Times New Roman" w:cs="Times New Roman"/>
          <w:sz w:val="24"/>
          <w:szCs w:val="24"/>
        </w:rPr>
        <w:t>Dimana</w:t>
      </w:r>
      <w:proofErr w:type="spellEnd"/>
      <w:r w:rsidRPr="00AF728F">
        <w:rPr>
          <w:rFonts w:ascii="Times New Roman" w:hAnsi="Times New Roman" w:cs="Times New Roman"/>
          <w:sz w:val="24"/>
          <w:szCs w:val="24"/>
        </w:rPr>
        <w:t xml:space="preserve"> konservasi tanah ini berarti kita berbicara tentang penempatan setiap bidang tanah ya.”</w:t>
      </w:r>
    </w:p>
    <w:p w14:paraId="31D0079B" w14:textId="2C0DF13D" w:rsidR="00D547D4" w:rsidRPr="00AF728F" w:rsidRDefault="00BE2F06" w:rsidP="00D547D4">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lokusi</w:t>
      </w:r>
      <w:r w:rsidRPr="00AF728F">
        <w:rPr>
          <w:rFonts w:ascii="Times New Roman" w:hAnsi="Times New Roman" w:cs="Times New Roman"/>
          <w:sz w:val="24"/>
          <w:szCs w:val="24"/>
        </w:rPr>
        <w:t xml:space="preserve"> : tuturan tersebut ditemukan dalam daftar putar “Kuliah Online” di </w:t>
      </w:r>
      <w:proofErr w:type="spellStart"/>
      <w:r w:rsidR="00A55BDF" w:rsidRPr="00AF728F">
        <w:rPr>
          <w:rFonts w:ascii="Times New Roman" w:hAnsi="Times New Roman" w:cs="Times New Roman"/>
          <w:i/>
          <w:iCs/>
          <w:sz w:val="24"/>
          <w:szCs w:val="24"/>
        </w:rPr>
        <w:t>channel</w:t>
      </w:r>
      <w:proofErr w:type="spellEnd"/>
      <w:r w:rsidR="00A55BDF" w:rsidRPr="00AF728F">
        <w:rPr>
          <w:rFonts w:ascii="Times New Roman" w:hAnsi="Times New Roman" w:cs="Times New Roman"/>
          <w:sz w:val="24"/>
          <w:szCs w:val="24"/>
        </w:rPr>
        <w:t xml:space="preserve"> </w:t>
      </w:r>
      <w:proofErr w:type="spellStart"/>
      <w:r w:rsidR="00A55BDF" w:rsidRPr="00AF728F">
        <w:rPr>
          <w:rFonts w:ascii="Times New Roman" w:hAnsi="Times New Roman" w:cs="Times New Roman"/>
          <w:sz w:val="24"/>
          <w:szCs w:val="24"/>
        </w:rPr>
        <w:t>YouTube</w:t>
      </w:r>
      <w:proofErr w:type="spellEnd"/>
      <w:r w:rsidR="00A55BDF"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beritahukan kepada mahasiswanya bahwa hal-hal yang akan dibicarakan dalam konservasi tanah yaitu mengenai penempatan setiap bidang </w:t>
      </w:r>
      <w:r w:rsidRPr="00AF728F">
        <w:rPr>
          <w:rFonts w:ascii="Times New Roman" w:hAnsi="Times New Roman" w:cs="Times New Roman"/>
          <w:sz w:val="24"/>
          <w:szCs w:val="24"/>
        </w:rPr>
        <w:lastRenderedPageBreak/>
        <w:t>tanah. Tindak tutur tersebut dikategorikan dalam lokusi berjenis pernyataan atau berita karena berisi pemberitahuan dan informasi dari penutur kepada mitra tutur.</w:t>
      </w:r>
    </w:p>
    <w:p w14:paraId="081A0C58" w14:textId="4219942C" w:rsidR="00D547D4" w:rsidRPr="00AF728F" w:rsidRDefault="00D547D4" w:rsidP="009F67B3">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Syahri (2020). Kesamaannya berupa tindak tutur lokusi kategori berita yang berfungsi menginformasikan sesuatu yang disampaikan oleh penutur kepada mitra tutur. </w:t>
      </w:r>
      <w:proofErr w:type="spellStart"/>
      <w:r w:rsidRPr="00AF728F">
        <w:rPr>
          <w:rFonts w:ascii="Times New Roman" w:hAnsi="Times New Roman" w:cs="Times New Roman"/>
          <w:sz w:val="24"/>
          <w:szCs w:val="24"/>
        </w:rPr>
        <w:t>Perbedaanya</w:t>
      </w:r>
      <w:proofErr w:type="spellEnd"/>
      <w:r w:rsidRPr="00AF728F">
        <w:rPr>
          <w:rFonts w:ascii="Times New Roman" w:hAnsi="Times New Roman" w:cs="Times New Roman"/>
          <w:sz w:val="24"/>
          <w:szCs w:val="24"/>
        </w:rPr>
        <w:t xml:space="preserve"> terdapat pada letak tuturannya. Penulis menganalisis tuturan bahwa penutur </w:t>
      </w:r>
      <w:r w:rsidR="004B1722" w:rsidRPr="00AF728F">
        <w:rPr>
          <w:rFonts w:ascii="Times New Roman" w:hAnsi="Times New Roman" w:cs="Times New Roman"/>
          <w:sz w:val="24"/>
          <w:szCs w:val="24"/>
        </w:rPr>
        <w:t xml:space="preserve">memberikan informasi kepada mitra tutur bahwa dalam pembahasan mengenai konservasi tanah berarti akan berbicara tentang penempatan setiap bidang tanah. Sedangkan analisis yang dilakukan Syahri (2020) tentang penutur (Sule) yang menginformasikan kepada mitra tutur (penonton) bahwa pada acara Talk </w:t>
      </w:r>
      <w:proofErr w:type="spellStart"/>
      <w:r w:rsidR="004B1722" w:rsidRPr="00AF728F">
        <w:rPr>
          <w:rFonts w:ascii="Times New Roman" w:hAnsi="Times New Roman" w:cs="Times New Roman"/>
          <w:sz w:val="24"/>
          <w:szCs w:val="24"/>
        </w:rPr>
        <w:t>Show</w:t>
      </w:r>
      <w:proofErr w:type="spellEnd"/>
      <w:r w:rsidR="004B1722" w:rsidRPr="00AF728F">
        <w:rPr>
          <w:rFonts w:ascii="Times New Roman" w:hAnsi="Times New Roman" w:cs="Times New Roman"/>
          <w:sz w:val="24"/>
          <w:szCs w:val="24"/>
        </w:rPr>
        <w:t xml:space="preserve"> malam itu ada sesuatu yang berbeda karena  pada malam itu menghadirkan segmen mencari </w:t>
      </w:r>
      <w:proofErr w:type="spellStart"/>
      <w:r w:rsidR="004B1722" w:rsidRPr="00AF728F">
        <w:rPr>
          <w:rFonts w:ascii="Times New Roman" w:hAnsi="Times New Roman" w:cs="Times New Roman"/>
          <w:i/>
          <w:iCs/>
          <w:sz w:val="24"/>
          <w:szCs w:val="24"/>
        </w:rPr>
        <w:t>bodyguard</w:t>
      </w:r>
      <w:proofErr w:type="spellEnd"/>
      <w:r w:rsidR="004B1722" w:rsidRPr="00AF728F">
        <w:rPr>
          <w:rFonts w:ascii="Times New Roman" w:hAnsi="Times New Roman" w:cs="Times New Roman"/>
          <w:i/>
          <w:iCs/>
          <w:sz w:val="24"/>
          <w:szCs w:val="24"/>
        </w:rPr>
        <w:t>.</w:t>
      </w:r>
      <w:r w:rsidR="004B1722" w:rsidRPr="00AF728F">
        <w:rPr>
          <w:rFonts w:ascii="Times New Roman" w:hAnsi="Times New Roman" w:cs="Times New Roman"/>
          <w:sz w:val="24"/>
          <w:szCs w:val="24"/>
        </w:rPr>
        <w:t xml:space="preserve"> </w:t>
      </w:r>
      <w:r w:rsidR="004B1722" w:rsidRPr="00AF728F">
        <w:rPr>
          <w:rFonts w:ascii="Times New Roman" w:hAnsi="Times New Roman" w:cs="Times New Roman"/>
          <w:sz w:val="24"/>
          <w:szCs w:val="24"/>
        </w:rPr>
        <w:fldChar w:fldCharType="begin" w:fldLock="1"/>
      </w:r>
      <w:r w:rsidR="009F67B3">
        <w:rPr>
          <w:rFonts w:ascii="Times New Roman" w:hAnsi="Times New Roman" w:cs="Times New Roman"/>
          <w:sz w:val="24"/>
          <w:szCs w:val="24"/>
        </w:rPr>
        <w:instrText>ADDIN CSL_CITATION {"citationItems":[{"id":"ITEM-1","itemData":{"author":[{"dropping-particle":"","family":"Syahri, Emidar","given":"Novia","non-dropping-particle":"","parse-names":false,"suffix":""}],"container-title":"Pendidikan Bahasa dan Sastra Indonesia dan Daerah","id":"ITEM-1","issue":"2","issued":{"date-parts":[["2020"]]},"page":"55-63","title":"Analisis tindak tutur lokusi dan ilokusi dalam program ini talk show net tv sebagai kajian pragmatik","type":"article-journal","volume":"9"},"uris":["http://www.mendeley.com/documents/?uuid=316b518b-a700-45ae-90f5-e3c3cb6f418a"]}],"mendeley":{"formattedCitation":"(Syahri, Emidar, 2020)","plainTextFormattedCitation":"(Syahri, Emidar, 2020)","previouslyFormattedCitation":"(Syahri et al., n.d.)"},"properties":{"noteIndex":0},"schema":"https://github.com/citation-style-language/schema/raw/master/csl-citation.json"}</w:instrText>
      </w:r>
      <w:r w:rsidR="004B1722" w:rsidRPr="00AF728F">
        <w:rPr>
          <w:rFonts w:ascii="Times New Roman" w:hAnsi="Times New Roman" w:cs="Times New Roman"/>
          <w:sz w:val="24"/>
          <w:szCs w:val="24"/>
        </w:rPr>
        <w:fldChar w:fldCharType="separate"/>
      </w:r>
      <w:r w:rsidR="009F67B3" w:rsidRPr="009F67B3">
        <w:rPr>
          <w:rFonts w:ascii="Times New Roman" w:hAnsi="Times New Roman" w:cs="Times New Roman"/>
          <w:noProof/>
          <w:sz w:val="24"/>
          <w:szCs w:val="24"/>
        </w:rPr>
        <w:t>(Syahri, Emidar, 2020)</w:t>
      </w:r>
      <w:r w:rsidR="004B1722"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r w:rsidR="009F67B3">
        <w:rPr>
          <w:rFonts w:ascii="Times New Roman" w:hAnsi="Times New Roman" w:cs="Times New Roman"/>
          <w:sz w:val="24"/>
          <w:szCs w:val="24"/>
        </w:rPr>
        <w:t xml:space="preserve"> </w:t>
      </w:r>
    </w:p>
    <w:p w14:paraId="058AA5E5" w14:textId="77777777" w:rsidR="004B1722" w:rsidRPr="00AF728F" w:rsidRDefault="004B1722" w:rsidP="004B1722">
      <w:pPr>
        <w:pStyle w:val="DaftarParagraf"/>
        <w:spacing w:line="360" w:lineRule="auto"/>
        <w:ind w:left="1080"/>
        <w:jc w:val="both"/>
        <w:rPr>
          <w:rFonts w:ascii="Times New Roman" w:hAnsi="Times New Roman" w:cs="Times New Roman"/>
          <w:sz w:val="24"/>
          <w:szCs w:val="24"/>
        </w:rPr>
      </w:pPr>
    </w:p>
    <w:p w14:paraId="53CE67EE" w14:textId="2AF8DBDE" w:rsidR="00D95B86" w:rsidRPr="00AF728F" w:rsidRDefault="00965118" w:rsidP="00965118">
      <w:pPr>
        <w:pStyle w:val="DaftarParagraf"/>
        <w:numPr>
          <w:ilvl w:val="0"/>
          <w:numId w:val="1"/>
        </w:numPr>
        <w:spacing w:line="360" w:lineRule="auto"/>
        <w:jc w:val="both"/>
        <w:rPr>
          <w:rFonts w:ascii="Times New Roman" w:hAnsi="Times New Roman" w:cs="Times New Roman"/>
          <w:b/>
          <w:bCs/>
          <w:sz w:val="24"/>
          <w:szCs w:val="24"/>
        </w:rPr>
      </w:pPr>
      <w:r w:rsidRPr="00AF728F">
        <w:rPr>
          <w:rFonts w:ascii="Times New Roman" w:hAnsi="Times New Roman" w:cs="Times New Roman"/>
          <w:b/>
          <w:bCs/>
          <w:sz w:val="24"/>
          <w:szCs w:val="24"/>
        </w:rPr>
        <w:t>Tindak Tutur Lokusi Kategori</w:t>
      </w:r>
      <w:r w:rsidR="00D95B86" w:rsidRPr="00AF728F">
        <w:rPr>
          <w:rFonts w:ascii="Times New Roman" w:hAnsi="Times New Roman" w:cs="Times New Roman"/>
          <w:b/>
          <w:bCs/>
          <w:sz w:val="24"/>
          <w:szCs w:val="24"/>
        </w:rPr>
        <w:t xml:space="preserve"> perintah </w:t>
      </w:r>
    </w:p>
    <w:p w14:paraId="7992D0E6" w14:textId="3A1B9145" w:rsidR="00965118" w:rsidRPr="00AF728F" w:rsidRDefault="00B5049A" w:rsidP="00965118">
      <w:pPr>
        <w:pStyle w:val="DaftarParagraf"/>
        <w:numPr>
          <w:ilvl w:val="0"/>
          <w:numId w:val="7"/>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t>“</w:t>
      </w:r>
      <w:r w:rsidR="00D95B86" w:rsidRPr="00AF728F">
        <w:rPr>
          <w:rFonts w:ascii="Times New Roman" w:hAnsi="Times New Roman" w:cs="Times New Roman"/>
          <w:sz w:val="24"/>
          <w:szCs w:val="24"/>
        </w:rPr>
        <w:t xml:space="preserve">Nanti bisa ini ya </w:t>
      </w:r>
      <w:proofErr w:type="spellStart"/>
      <w:r w:rsidR="00D95B86" w:rsidRPr="00AF728F">
        <w:rPr>
          <w:rFonts w:ascii="Times New Roman" w:hAnsi="Times New Roman" w:cs="Times New Roman"/>
          <w:sz w:val="24"/>
          <w:szCs w:val="24"/>
        </w:rPr>
        <w:t>live</w:t>
      </w:r>
      <w:proofErr w:type="spellEnd"/>
      <w:r w:rsidR="00D95B86" w:rsidRPr="00AF728F">
        <w:rPr>
          <w:rFonts w:ascii="Times New Roman" w:hAnsi="Times New Roman" w:cs="Times New Roman"/>
          <w:sz w:val="24"/>
          <w:szCs w:val="24"/>
        </w:rPr>
        <w:t xml:space="preserve"> </w:t>
      </w:r>
      <w:proofErr w:type="spellStart"/>
      <w:r w:rsidR="00D95B86" w:rsidRPr="00AF728F">
        <w:rPr>
          <w:rFonts w:ascii="Times New Roman" w:hAnsi="Times New Roman" w:cs="Times New Roman"/>
          <w:sz w:val="24"/>
          <w:szCs w:val="24"/>
        </w:rPr>
        <w:t>chat</w:t>
      </w:r>
      <w:proofErr w:type="spellEnd"/>
      <w:r w:rsidR="00D95B86" w:rsidRPr="00AF728F">
        <w:rPr>
          <w:rFonts w:ascii="Times New Roman" w:hAnsi="Times New Roman" w:cs="Times New Roman"/>
          <w:sz w:val="24"/>
          <w:szCs w:val="24"/>
        </w:rPr>
        <w:t xml:space="preserve"> ya kalau sudah masuk siapa saja</w:t>
      </w:r>
      <w:r w:rsidR="008528EF" w:rsidRPr="00AF728F">
        <w:rPr>
          <w:rFonts w:ascii="Times New Roman" w:hAnsi="Times New Roman" w:cs="Times New Roman"/>
          <w:sz w:val="24"/>
          <w:szCs w:val="24"/>
        </w:rPr>
        <w:t>!</w:t>
      </w:r>
      <w:r w:rsidRPr="00AF728F">
        <w:rPr>
          <w:rFonts w:ascii="Times New Roman" w:hAnsi="Times New Roman" w:cs="Times New Roman"/>
          <w:sz w:val="24"/>
          <w:szCs w:val="24"/>
        </w:rPr>
        <w:t>”</w:t>
      </w:r>
    </w:p>
    <w:p w14:paraId="0D85C547" w14:textId="3F89C9D4" w:rsidR="00B5049A" w:rsidRPr="00AF728F" w:rsidRDefault="00642AA0"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tuturan</w:t>
      </w:r>
      <w:r w:rsidRPr="00AF728F">
        <w:rPr>
          <w:rFonts w:ascii="Times New Roman" w:hAnsi="Times New Roman" w:cs="Times New Roman"/>
          <w:sz w:val="24"/>
          <w:szCs w:val="24"/>
        </w:rPr>
        <w:t xml:space="preserve"> : tuturan tersebut ditemukan dalam daftar putar “Kuliah Online” di </w:t>
      </w:r>
      <w:proofErr w:type="spellStart"/>
      <w:r w:rsidR="00A55BDF" w:rsidRPr="00AF728F">
        <w:rPr>
          <w:rFonts w:ascii="Times New Roman" w:hAnsi="Times New Roman" w:cs="Times New Roman"/>
          <w:i/>
          <w:iCs/>
          <w:sz w:val="24"/>
          <w:szCs w:val="24"/>
        </w:rPr>
        <w:t>channel</w:t>
      </w:r>
      <w:proofErr w:type="spellEnd"/>
      <w:r w:rsidR="00A55BDF" w:rsidRPr="00AF728F">
        <w:rPr>
          <w:rFonts w:ascii="Times New Roman" w:hAnsi="Times New Roman" w:cs="Times New Roman"/>
          <w:sz w:val="24"/>
          <w:szCs w:val="24"/>
        </w:rPr>
        <w:t xml:space="preserve"> </w:t>
      </w:r>
      <w:proofErr w:type="spellStart"/>
      <w:r w:rsidR="00A55BDF" w:rsidRPr="00AF728F">
        <w:rPr>
          <w:rFonts w:ascii="Times New Roman" w:hAnsi="Times New Roman" w:cs="Times New Roman"/>
          <w:sz w:val="24"/>
          <w:szCs w:val="24"/>
        </w:rPr>
        <w:t>YouTube</w:t>
      </w:r>
      <w:proofErr w:type="spellEnd"/>
      <w:r w:rsidR="00A55BDF"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memerintahkan kepada mahasiswa untuk segera melakukan </w:t>
      </w:r>
      <w:proofErr w:type="spellStart"/>
      <w:r w:rsidRPr="00AF728F">
        <w:rPr>
          <w:rFonts w:ascii="Times New Roman" w:hAnsi="Times New Roman" w:cs="Times New Roman"/>
          <w:sz w:val="24"/>
          <w:szCs w:val="24"/>
        </w:rPr>
        <w:t>chat</w:t>
      </w:r>
      <w:proofErr w:type="spellEnd"/>
      <w:r w:rsidRPr="00AF728F">
        <w:rPr>
          <w:rFonts w:ascii="Times New Roman" w:hAnsi="Times New Roman" w:cs="Times New Roman"/>
          <w:sz w:val="24"/>
          <w:szCs w:val="24"/>
        </w:rPr>
        <w:t xml:space="preserve"> pada </w:t>
      </w:r>
      <w:proofErr w:type="spellStart"/>
      <w:r w:rsidRPr="00AF728F">
        <w:rPr>
          <w:rFonts w:ascii="Times New Roman" w:hAnsi="Times New Roman" w:cs="Times New Roman"/>
          <w:sz w:val="24"/>
          <w:szCs w:val="24"/>
        </w:rPr>
        <w:t>live</w:t>
      </w:r>
      <w:proofErr w:type="spellEnd"/>
      <w:r w:rsidRPr="00AF728F">
        <w:rPr>
          <w:rFonts w:ascii="Times New Roman" w:hAnsi="Times New Roman" w:cs="Times New Roman"/>
          <w:sz w:val="24"/>
          <w:szCs w:val="24"/>
        </w:rPr>
        <w:t xml:space="preserve"> video </w:t>
      </w:r>
      <w:proofErr w:type="spellStart"/>
      <w:r w:rsidR="00B50A89">
        <w:rPr>
          <w:rFonts w:ascii="Times New Roman" w:hAnsi="Times New Roman" w:cs="Times New Roman"/>
          <w:sz w:val="24"/>
          <w:szCs w:val="24"/>
        </w:rPr>
        <w:t>Y</w:t>
      </w:r>
      <w:r w:rsidRPr="00AF728F">
        <w:rPr>
          <w:rFonts w:ascii="Times New Roman" w:hAnsi="Times New Roman" w:cs="Times New Roman"/>
          <w:sz w:val="24"/>
          <w:szCs w:val="24"/>
        </w:rPr>
        <w:t>ou</w:t>
      </w:r>
      <w:r w:rsidR="00B50A89">
        <w:rPr>
          <w:rFonts w:ascii="Times New Roman" w:hAnsi="Times New Roman" w:cs="Times New Roman"/>
          <w:sz w:val="24"/>
          <w:szCs w:val="24"/>
        </w:rPr>
        <w:t>T</w:t>
      </w:r>
      <w:r w:rsidRPr="00AF728F">
        <w:rPr>
          <w:rFonts w:ascii="Times New Roman" w:hAnsi="Times New Roman" w:cs="Times New Roman"/>
          <w:sz w:val="24"/>
          <w:szCs w:val="24"/>
        </w:rPr>
        <w:t>ube</w:t>
      </w:r>
      <w:proofErr w:type="spellEnd"/>
      <w:r w:rsidRPr="00AF728F">
        <w:rPr>
          <w:rFonts w:ascii="Times New Roman" w:hAnsi="Times New Roman" w:cs="Times New Roman"/>
          <w:sz w:val="24"/>
          <w:szCs w:val="24"/>
        </w:rPr>
        <w:t xml:space="preserve"> yang sedang dilakukan dengan tujuan agar Al Kholif atau penutur mengetahui kehadiran dari mahasiswa atau mitra tutur. Tindak tutur tersebut dikategorikan dalam lokusi berjenis perintah karena berisi perintah yang </w:t>
      </w:r>
      <w:r w:rsidR="004A45C3" w:rsidRPr="00AF728F">
        <w:rPr>
          <w:rFonts w:ascii="Times New Roman" w:hAnsi="Times New Roman" w:cs="Times New Roman"/>
          <w:sz w:val="24"/>
          <w:szCs w:val="24"/>
        </w:rPr>
        <w:t>disampaikan</w:t>
      </w:r>
      <w:r w:rsidRPr="00AF728F">
        <w:rPr>
          <w:rFonts w:ascii="Times New Roman" w:hAnsi="Times New Roman" w:cs="Times New Roman"/>
          <w:sz w:val="24"/>
          <w:szCs w:val="24"/>
        </w:rPr>
        <w:t xml:space="preserve"> penutur kepada mitra tutur untuk melakukan sesuatu. </w:t>
      </w:r>
    </w:p>
    <w:p w14:paraId="417F1B70" w14:textId="539E43CA" w:rsidR="00FB19A8" w:rsidRPr="00AF728F" w:rsidRDefault="00FB19A8" w:rsidP="0048102F">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w:t>
      </w:r>
      <w:r w:rsidR="0048102F" w:rsidRPr="00AF728F">
        <w:rPr>
          <w:rFonts w:ascii="Times New Roman" w:hAnsi="Times New Roman" w:cs="Times New Roman"/>
          <w:sz w:val="24"/>
          <w:szCs w:val="24"/>
        </w:rPr>
        <w:t>Prakasa</w:t>
      </w:r>
      <w:r w:rsidRPr="00AF728F">
        <w:rPr>
          <w:rFonts w:ascii="Times New Roman" w:hAnsi="Times New Roman" w:cs="Times New Roman"/>
          <w:sz w:val="24"/>
          <w:szCs w:val="24"/>
        </w:rPr>
        <w:t xml:space="preserve"> (20</w:t>
      </w:r>
      <w:r w:rsidR="0048102F" w:rsidRPr="00AF728F">
        <w:rPr>
          <w:rFonts w:ascii="Times New Roman" w:hAnsi="Times New Roman" w:cs="Times New Roman"/>
          <w:sz w:val="24"/>
          <w:szCs w:val="24"/>
        </w:rPr>
        <w:t>22)</w:t>
      </w:r>
      <w:r w:rsidRPr="00AF728F">
        <w:rPr>
          <w:rFonts w:ascii="Times New Roman" w:hAnsi="Times New Roman" w:cs="Times New Roman"/>
          <w:sz w:val="24"/>
          <w:szCs w:val="24"/>
        </w:rPr>
        <w:t>. Kesamaannya berupa tindak tutur lokusi kategori perintah yang berfungsi agar mitra tutur dapat bereaksi terhadap kegiatan atau perbuatan yang diminta. Perb</w:t>
      </w:r>
      <w:r w:rsidR="0048102F" w:rsidRPr="00AF728F">
        <w:rPr>
          <w:rFonts w:ascii="Times New Roman" w:hAnsi="Times New Roman" w:cs="Times New Roman"/>
          <w:sz w:val="24"/>
          <w:szCs w:val="24"/>
        </w:rPr>
        <w:t>e</w:t>
      </w:r>
      <w:r w:rsidRPr="00AF728F">
        <w:rPr>
          <w:rFonts w:ascii="Times New Roman" w:hAnsi="Times New Roman" w:cs="Times New Roman"/>
          <w:sz w:val="24"/>
          <w:szCs w:val="24"/>
        </w:rPr>
        <w:t xml:space="preserve">daannya terdapat pada letak tuturannya. Penulis menganalisis tuturan tentang penutur yang memerintahkan mitra tutur (mahasiswanya) untuk segera melakukan </w:t>
      </w:r>
      <w:proofErr w:type="spellStart"/>
      <w:r w:rsidRPr="00B50A89">
        <w:rPr>
          <w:rFonts w:ascii="Times New Roman" w:hAnsi="Times New Roman" w:cs="Times New Roman"/>
          <w:i/>
          <w:iCs/>
          <w:sz w:val="24"/>
          <w:szCs w:val="24"/>
        </w:rPr>
        <w:t>chat</w:t>
      </w:r>
      <w:proofErr w:type="spellEnd"/>
      <w:r w:rsidRPr="00AF728F">
        <w:rPr>
          <w:rFonts w:ascii="Times New Roman" w:hAnsi="Times New Roman" w:cs="Times New Roman"/>
          <w:sz w:val="24"/>
          <w:szCs w:val="24"/>
        </w:rPr>
        <w:t xml:space="preserve"> pada </w:t>
      </w:r>
      <w:proofErr w:type="spellStart"/>
      <w:r w:rsidRPr="00B50A89">
        <w:rPr>
          <w:rFonts w:ascii="Times New Roman" w:hAnsi="Times New Roman" w:cs="Times New Roman"/>
          <w:i/>
          <w:iCs/>
          <w:sz w:val="24"/>
          <w:szCs w:val="24"/>
        </w:rPr>
        <w:t>live</w:t>
      </w:r>
      <w:proofErr w:type="spellEnd"/>
      <w:r w:rsidRPr="00AF728F">
        <w:rPr>
          <w:rFonts w:ascii="Times New Roman" w:hAnsi="Times New Roman" w:cs="Times New Roman"/>
          <w:sz w:val="24"/>
          <w:szCs w:val="24"/>
        </w:rPr>
        <w:t xml:space="preserve"> video </w:t>
      </w:r>
      <w:proofErr w:type="spellStart"/>
      <w:r w:rsidR="00B50A89">
        <w:rPr>
          <w:rFonts w:ascii="Times New Roman" w:hAnsi="Times New Roman" w:cs="Times New Roman"/>
          <w:sz w:val="24"/>
          <w:szCs w:val="24"/>
        </w:rPr>
        <w:t>Y</w:t>
      </w:r>
      <w:r w:rsidRPr="00AF728F">
        <w:rPr>
          <w:rFonts w:ascii="Times New Roman" w:hAnsi="Times New Roman" w:cs="Times New Roman"/>
          <w:sz w:val="24"/>
          <w:szCs w:val="24"/>
        </w:rPr>
        <w:t>o</w:t>
      </w:r>
      <w:r w:rsidR="00B50A89">
        <w:rPr>
          <w:rFonts w:ascii="Times New Roman" w:hAnsi="Times New Roman" w:cs="Times New Roman"/>
          <w:sz w:val="24"/>
          <w:szCs w:val="24"/>
        </w:rPr>
        <w:t>T</w:t>
      </w:r>
      <w:r w:rsidRPr="00AF728F">
        <w:rPr>
          <w:rFonts w:ascii="Times New Roman" w:hAnsi="Times New Roman" w:cs="Times New Roman"/>
          <w:sz w:val="24"/>
          <w:szCs w:val="24"/>
        </w:rPr>
        <w:t>tube</w:t>
      </w:r>
      <w:proofErr w:type="spellEnd"/>
      <w:r w:rsidRPr="00AF728F">
        <w:rPr>
          <w:rFonts w:ascii="Times New Roman" w:hAnsi="Times New Roman" w:cs="Times New Roman"/>
          <w:sz w:val="24"/>
          <w:szCs w:val="24"/>
        </w:rPr>
        <w:t xml:space="preserve"> yang sedang dilakukan dengan tujuan agar penutur mengetahui kehadiran dari mahasiswa atau mitra tutur. Sedangkan analisis yang dilakukan</w:t>
      </w:r>
      <w:r w:rsidR="0048102F" w:rsidRPr="00AF728F">
        <w:rPr>
          <w:rFonts w:ascii="Times New Roman" w:hAnsi="Times New Roman" w:cs="Times New Roman"/>
          <w:sz w:val="24"/>
          <w:szCs w:val="24"/>
        </w:rPr>
        <w:t xml:space="preserve"> Prakasa (2022) </w:t>
      </w:r>
      <w:r w:rsidRPr="00AF728F">
        <w:rPr>
          <w:rFonts w:ascii="Times New Roman" w:hAnsi="Times New Roman" w:cs="Times New Roman"/>
          <w:sz w:val="24"/>
          <w:szCs w:val="24"/>
        </w:rPr>
        <w:t>yaitu tentang penutur yang memerintahkan</w:t>
      </w:r>
      <w:r w:rsidR="0048102F" w:rsidRPr="00AF728F">
        <w:rPr>
          <w:rFonts w:ascii="Times New Roman" w:hAnsi="Times New Roman" w:cs="Times New Roman"/>
          <w:sz w:val="24"/>
          <w:szCs w:val="24"/>
        </w:rPr>
        <w:t xml:space="preserve"> mitra tutur untuk menghentikan kegiatan memotret sebentar supaya para model mengganti baju-bajunya ke warna coklat supaya kesannya lebih kalem dan tidak keramaian </w:t>
      </w:r>
      <w:r w:rsidR="0048102F"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author":[{"dropping-particle":"","family":"Prakasa","given":"Karya Ernest","non-dropping-particle":"","parse-names":false,"suffix":""},{"dropping-particle":"","family":"Nurhidayati","given":"Titik Eka","non-dropping-particle":"","parse-names":false,"suffix":""},{"dropping-particle":"","family":"Madiun","given":"Universitas Pgri","non-dropping-particle":"","parse-names":false,"suffix":""}],"id":"ITEM-1","issue":"3","issued":{"date-parts":[["2022"]]},"page":"294-311","title":"Analisis Tindak Tutur Lokusi Dan Ilokusi Dalam Film Imperfect","type":"article-journal","volume":"1"},"uris":["http://www.mendeley.com/documents/?uuid=1630f907-bfcc-445c-bb01-5dad1a54ff02"]}],"mendeley":{"formattedCitation":"(Prakasa et al., 2022)","plainTextFormattedCitation":"(Prakasa et al., 2022)","previouslyFormattedCitation":"(Prakasa et al., 2022)"},"properties":{"noteIndex":0},"schema":"https://github.com/citation-style-language/schema/raw/master/csl-citation.json"}</w:instrText>
      </w:r>
      <w:r w:rsidR="0048102F" w:rsidRPr="00AF728F">
        <w:rPr>
          <w:rFonts w:ascii="Times New Roman" w:hAnsi="Times New Roman" w:cs="Times New Roman"/>
          <w:sz w:val="24"/>
          <w:szCs w:val="24"/>
        </w:rPr>
        <w:fldChar w:fldCharType="separate"/>
      </w:r>
      <w:r w:rsidR="0048102F" w:rsidRPr="00AF728F">
        <w:rPr>
          <w:rFonts w:ascii="Times New Roman" w:hAnsi="Times New Roman" w:cs="Times New Roman"/>
          <w:noProof/>
          <w:sz w:val="24"/>
          <w:szCs w:val="24"/>
        </w:rPr>
        <w:t>(Prakasa et al., 2022)</w:t>
      </w:r>
      <w:r w:rsidR="0048102F"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1BC7D532" w14:textId="77777777" w:rsidR="007566F4" w:rsidRPr="00AF728F" w:rsidRDefault="007566F4" w:rsidP="00965118">
      <w:pPr>
        <w:pStyle w:val="DaftarParagraf"/>
        <w:spacing w:line="360" w:lineRule="auto"/>
        <w:ind w:left="1080"/>
        <w:jc w:val="both"/>
        <w:rPr>
          <w:rFonts w:ascii="Times New Roman" w:hAnsi="Times New Roman" w:cs="Times New Roman"/>
          <w:sz w:val="24"/>
          <w:szCs w:val="24"/>
        </w:rPr>
      </w:pPr>
    </w:p>
    <w:p w14:paraId="64A0BDC8" w14:textId="4EA0CE3F" w:rsidR="00965118" w:rsidRPr="00AF728F" w:rsidRDefault="00D32441" w:rsidP="00965118">
      <w:pPr>
        <w:pStyle w:val="DaftarParagraf"/>
        <w:numPr>
          <w:ilvl w:val="0"/>
          <w:numId w:val="7"/>
        </w:numPr>
        <w:spacing w:line="360" w:lineRule="auto"/>
        <w:jc w:val="both"/>
        <w:rPr>
          <w:rFonts w:ascii="Times New Roman" w:hAnsi="Times New Roman" w:cs="Times New Roman"/>
          <w:sz w:val="24"/>
          <w:szCs w:val="24"/>
        </w:rPr>
      </w:pPr>
      <w:r w:rsidRPr="00AF728F">
        <w:rPr>
          <w:rFonts w:ascii="Times New Roman" w:hAnsi="Times New Roman" w:cs="Times New Roman"/>
          <w:sz w:val="24"/>
          <w:szCs w:val="24"/>
        </w:rPr>
        <w:lastRenderedPageBreak/>
        <w:t>“</w:t>
      </w:r>
      <w:r w:rsidR="006775BF" w:rsidRPr="00AF728F">
        <w:rPr>
          <w:rFonts w:ascii="Times New Roman" w:hAnsi="Times New Roman" w:cs="Times New Roman"/>
          <w:sz w:val="24"/>
          <w:szCs w:val="24"/>
        </w:rPr>
        <w:t xml:space="preserve">Oleh karena itu </w:t>
      </w:r>
      <w:r w:rsidR="00F95B59" w:rsidRPr="00AF728F">
        <w:rPr>
          <w:rFonts w:ascii="Times New Roman" w:hAnsi="Times New Roman" w:cs="Times New Roman"/>
          <w:sz w:val="24"/>
          <w:szCs w:val="24"/>
        </w:rPr>
        <w:t>ke</w:t>
      </w:r>
      <w:r w:rsidR="003B1726" w:rsidRPr="00AF728F">
        <w:rPr>
          <w:rFonts w:ascii="Times New Roman" w:hAnsi="Times New Roman" w:cs="Times New Roman"/>
          <w:sz w:val="24"/>
          <w:szCs w:val="24"/>
        </w:rPr>
        <w:t xml:space="preserve"> </w:t>
      </w:r>
      <w:r w:rsidR="00F95B59" w:rsidRPr="00AF728F">
        <w:rPr>
          <w:rFonts w:ascii="Times New Roman" w:hAnsi="Times New Roman" w:cs="Times New Roman"/>
          <w:sz w:val="24"/>
          <w:szCs w:val="24"/>
        </w:rPr>
        <w:t>d</w:t>
      </w:r>
      <w:r w:rsidR="00965118" w:rsidRPr="00AF728F">
        <w:rPr>
          <w:rFonts w:ascii="Times New Roman" w:hAnsi="Times New Roman" w:cs="Times New Roman"/>
          <w:sz w:val="24"/>
          <w:szCs w:val="24"/>
        </w:rPr>
        <w:t>e</w:t>
      </w:r>
      <w:r w:rsidR="00F95B59" w:rsidRPr="00AF728F">
        <w:rPr>
          <w:rFonts w:ascii="Times New Roman" w:hAnsi="Times New Roman" w:cs="Times New Roman"/>
          <w:sz w:val="24"/>
          <w:szCs w:val="24"/>
        </w:rPr>
        <w:t>pannya</w:t>
      </w:r>
      <w:r w:rsidR="00B473BC" w:rsidRPr="00AF728F">
        <w:rPr>
          <w:rFonts w:ascii="Times New Roman" w:hAnsi="Times New Roman" w:cs="Times New Roman"/>
          <w:sz w:val="24"/>
          <w:szCs w:val="24"/>
        </w:rPr>
        <w:t xml:space="preserve"> jangan sampai terjadi adanya </w:t>
      </w:r>
      <w:r w:rsidR="00B35078" w:rsidRPr="00AF728F">
        <w:rPr>
          <w:rFonts w:ascii="Times New Roman" w:hAnsi="Times New Roman" w:cs="Times New Roman"/>
          <w:sz w:val="24"/>
          <w:szCs w:val="24"/>
        </w:rPr>
        <w:t>pencemaran tersebut</w:t>
      </w:r>
      <w:r w:rsidR="00CD47DF" w:rsidRPr="00AF728F">
        <w:rPr>
          <w:rFonts w:ascii="Times New Roman" w:hAnsi="Times New Roman" w:cs="Times New Roman"/>
          <w:sz w:val="24"/>
          <w:szCs w:val="24"/>
        </w:rPr>
        <w:t xml:space="preserve"> pa</w:t>
      </w:r>
      <w:r w:rsidR="00D61A4B" w:rsidRPr="00AF728F">
        <w:rPr>
          <w:rFonts w:ascii="Times New Roman" w:hAnsi="Times New Roman" w:cs="Times New Roman"/>
          <w:sz w:val="24"/>
          <w:szCs w:val="24"/>
        </w:rPr>
        <w:t>da intinya jangan sampai timbul pencemaran baru atau menghasilkan pencemaran yang lebih banyak dari pencemaran sebelumnya</w:t>
      </w:r>
      <w:r w:rsidR="008528EF" w:rsidRPr="00AF728F">
        <w:rPr>
          <w:rFonts w:ascii="Times New Roman" w:hAnsi="Times New Roman" w:cs="Times New Roman"/>
          <w:sz w:val="24"/>
          <w:szCs w:val="24"/>
        </w:rPr>
        <w:t>!</w:t>
      </w:r>
      <w:r w:rsidR="00CD47DF" w:rsidRPr="00AF728F">
        <w:rPr>
          <w:rFonts w:ascii="Times New Roman" w:hAnsi="Times New Roman" w:cs="Times New Roman"/>
          <w:sz w:val="24"/>
          <w:szCs w:val="24"/>
        </w:rPr>
        <w:t>”</w:t>
      </w:r>
    </w:p>
    <w:p w14:paraId="4B3B8CC8" w14:textId="3B3CEB26" w:rsidR="00965118" w:rsidRPr="00AF728F" w:rsidRDefault="00CD47DF" w:rsidP="00965118">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b/>
          <w:bCs/>
          <w:sz w:val="24"/>
          <w:szCs w:val="24"/>
        </w:rPr>
        <w:t>Konteks tuturan</w:t>
      </w:r>
      <w:r w:rsidRPr="00AF728F">
        <w:rPr>
          <w:rFonts w:ascii="Times New Roman" w:hAnsi="Times New Roman" w:cs="Times New Roman"/>
          <w:sz w:val="24"/>
          <w:szCs w:val="24"/>
        </w:rPr>
        <w:t xml:space="preserve"> : </w:t>
      </w:r>
      <w:r w:rsidR="00D61A4B" w:rsidRPr="00AF728F">
        <w:rPr>
          <w:rFonts w:ascii="Times New Roman" w:hAnsi="Times New Roman" w:cs="Times New Roman"/>
          <w:sz w:val="24"/>
          <w:szCs w:val="24"/>
        </w:rPr>
        <w:t xml:space="preserve">tuturan tersebut ditemukan dalam daftar putar “Kuliah Online” di </w:t>
      </w:r>
      <w:proofErr w:type="spellStart"/>
      <w:r w:rsidR="00A55BDF" w:rsidRPr="00AF728F">
        <w:rPr>
          <w:rFonts w:ascii="Times New Roman" w:hAnsi="Times New Roman" w:cs="Times New Roman"/>
          <w:i/>
          <w:iCs/>
          <w:sz w:val="24"/>
          <w:szCs w:val="24"/>
        </w:rPr>
        <w:t>channel</w:t>
      </w:r>
      <w:proofErr w:type="spellEnd"/>
      <w:r w:rsidR="00A55BDF" w:rsidRPr="00AF728F">
        <w:rPr>
          <w:rFonts w:ascii="Times New Roman" w:hAnsi="Times New Roman" w:cs="Times New Roman"/>
          <w:sz w:val="24"/>
          <w:szCs w:val="24"/>
        </w:rPr>
        <w:t xml:space="preserve"> </w:t>
      </w:r>
      <w:proofErr w:type="spellStart"/>
      <w:r w:rsidR="00A55BDF" w:rsidRPr="00AF728F">
        <w:rPr>
          <w:rFonts w:ascii="Times New Roman" w:hAnsi="Times New Roman" w:cs="Times New Roman"/>
          <w:sz w:val="24"/>
          <w:szCs w:val="24"/>
        </w:rPr>
        <w:t>YouTube</w:t>
      </w:r>
      <w:proofErr w:type="spellEnd"/>
      <w:r w:rsidR="00A55BDF" w:rsidRPr="00AF728F">
        <w:rPr>
          <w:rFonts w:ascii="Times New Roman" w:hAnsi="Times New Roman" w:cs="Times New Roman"/>
          <w:sz w:val="24"/>
          <w:szCs w:val="24"/>
        </w:rPr>
        <w:t xml:space="preserve"> </w:t>
      </w:r>
      <w:r w:rsidR="00D61A4B" w:rsidRPr="00AF728F">
        <w:rPr>
          <w:rFonts w:ascii="Times New Roman" w:hAnsi="Times New Roman" w:cs="Times New Roman"/>
          <w:sz w:val="24"/>
          <w:szCs w:val="24"/>
        </w:rPr>
        <w:t xml:space="preserve">Al Kholif. Dalam tuturan tersebut mengandung tindak tutur lokusi di mana Al Kholif menjadi penutur dan mahasiswa sebagai mitra tutur. Al Kholif </w:t>
      </w:r>
      <w:r w:rsidR="000F6A5C" w:rsidRPr="00AF728F">
        <w:rPr>
          <w:rFonts w:ascii="Times New Roman" w:hAnsi="Times New Roman" w:cs="Times New Roman"/>
          <w:sz w:val="24"/>
          <w:szCs w:val="24"/>
        </w:rPr>
        <w:t>memerintah</w:t>
      </w:r>
      <w:r w:rsidR="00D61A4B" w:rsidRPr="00AF728F">
        <w:rPr>
          <w:rFonts w:ascii="Times New Roman" w:hAnsi="Times New Roman" w:cs="Times New Roman"/>
          <w:sz w:val="24"/>
          <w:szCs w:val="24"/>
        </w:rPr>
        <w:t xml:space="preserve"> mahasiswanya </w:t>
      </w:r>
      <w:r w:rsidR="000F6A5C" w:rsidRPr="00AF728F">
        <w:rPr>
          <w:rFonts w:ascii="Times New Roman" w:hAnsi="Times New Roman" w:cs="Times New Roman"/>
          <w:sz w:val="24"/>
          <w:szCs w:val="24"/>
        </w:rPr>
        <w:t xml:space="preserve">agar tidak membuat </w:t>
      </w:r>
      <w:r w:rsidR="00F95B59" w:rsidRPr="00AF728F">
        <w:rPr>
          <w:rFonts w:ascii="Times New Roman" w:hAnsi="Times New Roman" w:cs="Times New Roman"/>
          <w:sz w:val="24"/>
          <w:szCs w:val="24"/>
        </w:rPr>
        <w:t xml:space="preserve">jenis </w:t>
      </w:r>
      <w:r w:rsidR="000F6A5C" w:rsidRPr="00AF728F">
        <w:rPr>
          <w:rFonts w:ascii="Times New Roman" w:hAnsi="Times New Roman" w:cs="Times New Roman"/>
          <w:sz w:val="24"/>
          <w:szCs w:val="24"/>
        </w:rPr>
        <w:t xml:space="preserve">pencemaran baru </w:t>
      </w:r>
      <w:r w:rsidR="002A4B3C" w:rsidRPr="00AF728F">
        <w:rPr>
          <w:rFonts w:ascii="Times New Roman" w:hAnsi="Times New Roman" w:cs="Times New Roman"/>
          <w:sz w:val="24"/>
          <w:szCs w:val="24"/>
        </w:rPr>
        <w:t>dan tidak menambah pencemaran</w:t>
      </w:r>
      <w:r w:rsidR="003575D2" w:rsidRPr="00AF728F">
        <w:rPr>
          <w:rFonts w:ascii="Times New Roman" w:hAnsi="Times New Roman" w:cs="Times New Roman"/>
          <w:sz w:val="24"/>
          <w:szCs w:val="24"/>
        </w:rPr>
        <w:t xml:space="preserve"> karena hal tersebut menyimpang dari konservasi lingkungan</w:t>
      </w:r>
      <w:r w:rsidR="00FB0BF4" w:rsidRPr="00AF728F">
        <w:rPr>
          <w:rFonts w:ascii="Times New Roman" w:hAnsi="Times New Roman" w:cs="Times New Roman"/>
          <w:sz w:val="24"/>
          <w:szCs w:val="24"/>
        </w:rPr>
        <w:t xml:space="preserve"> baik di </w:t>
      </w:r>
      <w:r w:rsidR="00D32441" w:rsidRPr="00AF728F">
        <w:rPr>
          <w:rFonts w:ascii="Times New Roman" w:hAnsi="Times New Roman" w:cs="Times New Roman"/>
          <w:sz w:val="24"/>
          <w:szCs w:val="24"/>
        </w:rPr>
        <w:t xml:space="preserve">darat, udara, maupun air. </w:t>
      </w:r>
      <w:r w:rsidR="003575D2" w:rsidRPr="00AF728F">
        <w:rPr>
          <w:rFonts w:ascii="Times New Roman" w:hAnsi="Times New Roman" w:cs="Times New Roman"/>
          <w:sz w:val="24"/>
          <w:szCs w:val="24"/>
        </w:rPr>
        <w:t xml:space="preserve">Tindak tutur tersebut dikategorikan dalam </w:t>
      </w:r>
      <w:r w:rsidR="00D220EB" w:rsidRPr="00AF728F">
        <w:rPr>
          <w:rFonts w:ascii="Times New Roman" w:hAnsi="Times New Roman" w:cs="Times New Roman"/>
          <w:sz w:val="24"/>
          <w:szCs w:val="24"/>
        </w:rPr>
        <w:t xml:space="preserve">lokusi </w:t>
      </w:r>
      <w:r w:rsidR="003575D2" w:rsidRPr="00AF728F">
        <w:rPr>
          <w:rFonts w:ascii="Times New Roman" w:hAnsi="Times New Roman" w:cs="Times New Roman"/>
          <w:sz w:val="24"/>
          <w:szCs w:val="24"/>
        </w:rPr>
        <w:t>berjenis</w:t>
      </w:r>
      <w:r w:rsidR="00877681" w:rsidRPr="00AF728F">
        <w:rPr>
          <w:rFonts w:ascii="Times New Roman" w:hAnsi="Times New Roman" w:cs="Times New Roman"/>
          <w:sz w:val="24"/>
          <w:szCs w:val="24"/>
        </w:rPr>
        <w:t xml:space="preserve"> perintah karena berisi perintah yang disampaikan penutur kepada mitra tutur untuk melakukan sesuatu</w:t>
      </w:r>
      <w:r w:rsidR="004A45C3" w:rsidRPr="00AF728F">
        <w:rPr>
          <w:rFonts w:ascii="Times New Roman" w:hAnsi="Times New Roman" w:cs="Times New Roman"/>
          <w:sz w:val="24"/>
          <w:szCs w:val="24"/>
        </w:rPr>
        <w:t xml:space="preserve">. </w:t>
      </w:r>
    </w:p>
    <w:p w14:paraId="1637FEC4" w14:textId="35E89E52" w:rsidR="007566F4" w:rsidRPr="00AF728F" w:rsidRDefault="007566F4" w:rsidP="007566F4">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w:t>
      </w:r>
      <w:proofErr w:type="spellStart"/>
      <w:r w:rsidRPr="00AF728F">
        <w:rPr>
          <w:rFonts w:ascii="Times New Roman" w:hAnsi="Times New Roman" w:cs="Times New Roman"/>
          <w:sz w:val="24"/>
          <w:szCs w:val="24"/>
        </w:rPr>
        <w:t>Agusriyanda</w:t>
      </w:r>
      <w:proofErr w:type="spellEnd"/>
      <w:r w:rsidRPr="00AF728F">
        <w:rPr>
          <w:rFonts w:ascii="Times New Roman" w:hAnsi="Times New Roman" w:cs="Times New Roman"/>
          <w:sz w:val="24"/>
          <w:szCs w:val="24"/>
        </w:rPr>
        <w:t xml:space="preserve"> (2020). Kesamaannya berupa tindak tutur lokusi kategori perintah yang berfungsi agar mitra tutur dapat bereaksi terhadap kegiatan atau perbuatan yang diminta. Perbedaannya terdapat pada letak tuturannya. Penulis menganalisis tuturan bahwa penutur memerintah mahasiswanya agar tidak membuat jenis pencemaran baru dan tidak menambah pencemaran karena hal tersebut menyimpang dari konservasi lingkungan baik di darat, udara, maupun air. Sedangkan analisis yang dilakukan </w:t>
      </w:r>
      <w:proofErr w:type="spellStart"/>
      <w:r w:rsidRPr="00AF728F">
        <w:rPr>
          <w:rFonts w:ascii="Times New Roman" w:hAnsi="Times New Roman" w:cs="Times New Roman"/>
          <w:sz w:val="24"/>
          <w:szCs w:val="24"/>
        </w:rPr>
        <w:t>Agusriyanda</w:t>
      </w:r>
      <w:proofErr w:type="spellEnd"/>
      <w:r w:rsidRPr="00AF728F">
        <w:rPr>
          <w:rFonts w:ascii="Times New Roman" w:hAnsi="Times New Roman" w:cs="Times New Roman"/>
          <w:sz w:val="24"/>
          <w:szCs w:val="24"/>
        </w:rPr>
        <w:t xml:space="preserve"> (2020)</w:t>
      </w:r>
      <w:r w:rsidR="00FB19A8" w:rsidRPr="00AF728F">
        <w:rPr>
          <w:rFonts w:ascii="Times New Roman" w:hAnsi="Times New Roman" w:cs="Times New Roman"/>
          <w:sz w:val="24"/>
          <w:szCs w:val="24"/>
        </w:rPr>
        <w:t xml:space="preserve"> </w:t>
      </w:r>
      <w:r w:rsidRPr="00AF728F">
        <w:rPr>
          <w:rFonts w:ascii="Times New Roman" w:hAnsi="Times New Roman" w:cs="Times New Roman"/>
          <w:sz w:val="24"/>
          <w:szCs w:val="24"/>
        </w:rPr>
        <w:t xml:space="preserve">tentang penutur yaitu Cak Lontong yang melarang </w:t>
      </w:r>
      <w:proofErr w:type="spellStart"/>
      <w:r w:rsidRPr="00AF728F">
        <w:rPr>
          <w:rFonts w:ascii="Times New Roman" w:hAnsi="Times New Roman" w:cs="Times New Roman"/>
          <w:sz w:val="24"/>
          <w:szCs w:val="24"/>
        </w:rPr>
        <w:t>Bedu</w:t>
      </w:r>
      <w:proofErr w:type="spellEnd"/>
      <w:r w:rsidRPr="00AF728F">
        <w:rPr>
          <w:rFonts w:ascii="Times New Roman" w:hAnsi="Times New Roman" w:cs="Times New Roman"/>
          <w:sz w:val="24"/>
          <w:szCs w:val="24"/>
        </w:rPr>
        <w:t xml:space="preserve"> untuk tidak meminta sabun colek kepada tetangga </w:t>
      </w:r>
      <w:r w:rsidRPr="00AF728F">
        <w:rPr>
          <w:rFonts w:ascii="Times New Roman" w:hAnsi="Times New Roman" w:cs="Times New Roman"/>
          <w:sz w:val="24"/>
          <w:szCs w:val="24"/>
        </w:rPr>
        <w:fldChar w:fldCharType="begin" w:fldLock="1"/>
      </w:r>
      <w:r w:rsidR="00325B92" w:rsidRPr="00AF728F">
        <w:rPr>
          <w:rFonts w:ascii="Times New Roman" w:hAnsi="Times New Roman" w:cs="Times New Roman"/>
          <w:sz w:val="24"/>
          <w:szCs w:val="24"/>
        </w:rPr>
        <w:instrText>ADDIN CSL_CITATION {"citationItems":[{"id":"ITEM-1","itemData":{"abstract":"Vera Agusriyanda1, Ramli 2, Siti Sarah Fitriani3 1 Mahasiswa Magister Pendidikan Bahasa dan Sastra Indonesia USK 2,3 Dosen Mahasiswa Magister Pendidikan Bahasa dan Sastra Indonesia USK Abstrak Penelitian ini bertujuan mendeskripsikan (1) bentuk tindak tutur lokusi, (2) bentuk tindak tutur ilokusi, dan (3) bentuk tindak tutur perlokusi yang terdapat dalam Waktunya Indonesia Bercanda. Sumber data penelitian ini adalah tayangan Waktunya Indonesia Bercanda (WIB) di Net TV pada tanggal 19 Maret – 30 April 2018. Data dalam penelitian ini adalah bentuk-bentuk tindak tutur lokusi, ilokusi, dan perlokusi yang bersumber dari tuturan peserta Waktunya Indonesia Bercanda (WIB). Teknik pengumpulan data menggunakan teknik simak dan teknik catat. Penelitian ini menggunakan pendekatan kualitatif dan jenis penelitiannya menggunakan metode deskriptif. Hasil dari penelitian ini adalah sebagai berikut. Pertama, tindak tutur lokusi yang ditemukan adalah lokusi berita, lokusi perintah, lokusi tanya. Kedua, tindak tutur ilokusi yang ditemukan adalah asertif, direktif, komisif, dan ekspresif. Ketiga,tindak tutur pelokusi yang ditemukan adalah perlokusi membuat lawan tutur tahu (bring hearer to learn that), mendorong (encourage), membuat lawan tutur berpikir tentang (get hearer to think about), mengalihkan perhatian (distract), membuat lawan tutur melakukan sesuatu (gethearer to do), dan membujuk (persuade). Dengan demikian, dalam penelitian ini tidak ditemukan tindak tutur deklarasi, hal ini disebabkan dalam Waktunya Indonesia Bercanda (WIB) tidak ada penutur yang melakukan tindakan yang bersifat deklarasi seperti mengundurkan diri dari permainan, menjatuhkan hukuman, dan memberi nama","author":[{"dropping-particle":"","family":"Agusriyanda","given":"Vera","non-dropping-particle":"","parse-names":false,"suffix":""},{"dropping-particle":"","family":"Ramli","given":"","non-dropping-particle":"","parse-names":false,"suffix":""},{"dropping-particle":"","family":"Fitriani","given":"Siti Sarah","non-dropping-particle":"","parse-names":false,"suffix":""}],"container-title":"Jurnal Master Bahasa","id":"ITEM-1","issue":"1","issued":{"date-parts":[["2020"]]},"page":"420-428","title":"Analisis Tindak Tutur Dalam Waktunya Indonesia Bercanda Di Net TV","type":"article-journal","volume":"8"},"uris":["http://www.mendeley.com/documents/?uuid=738a4a17-be96-4cc9-a17b-52ec161de98c"]}],"mendeley":{"formattedCitation":"(Agusriyanda et al., 2020)","plainTextFormattedCitation":"(Agusriyanda et al., 2020)","previouslyFormattedCitation":"(Agusriyanda et al., 2020)"},"properties":{"noteIndex":0},"schema":"https://github.com/citation-style-language/schema/raw/master/csl-citation.json"}</w:instrText>
      </w:r>
      <w:r w:rsidRPr="00AF728F">
        <w:rPr>
          <w:rFonts w:ascii="Times New Roman" w:hAnsi="Times New Roman" w:cs="Times New Roman"/>
          <w:sz w:val="24"/>
          <w:szCs w:val="24"/>
        </w:rPr>
        <w:fldChar w:fldCharType="separate"/>
      </w:r>
      <w:r w:rsidRPr="00AF728F">
        <w:rPr>
          <w:rFonts w:ascii="Times New Roman" w:hAnsi="Times New Roman" w:cs="Times New Roman"/>
          <w:noProof/>
          <w:sz w:val="24"/>
          <w:szCs w:val="24"/>
        </w:rPr>
        <w:t>(Agusriyanda et al., 2020)</w:t>
      </w:r>
      <w:r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56C3DC97" w14:textId="77777777" w:rsidR="007566F4" w:rsidRPr="00AF728F" w:rsidRDefault="007566F4" w:rsidP="007566F4">
      <w:pPr>
        <w:pStyle w:val="DaftarParagraf"/>
        <w:spacing w:line="360" w:lineRule="auto"/>
        <w:ind w:left="1080"/>
        <w:jc w:val="both"/>
        <w:rPr>
          <w:rFonts w:ascii="Times New Roman" w:hAnsi="Times New Roman" w:cs="Times New Roman"/>
          <w:sz w:val="24"/>
          <w:szCs w:val="24"/>
        </w:rPr>
      </w:pPr>
    </w:p>
    <w:p w14:paraId="62333041" w14:textId="2CE988F6" w:rsidR="00451E01" w:rsidRPr="00AF728F" w:rsidRDefault="00965118" w:rsidP="00965118">
      <w:pPr>
        <w:pStyle w:val="DaftarParagraf"/>
        <w:numPr>
          <w:ilvl w:val="0"/>
          <w:numId w:val="1"/>
        </w:numPr>
        <w:spacing w:line="360" w:lineRule="auto"/>
        <w:jc w:val="both"/>
        <w:rPr>
          <w:rFonts w:ascii="Times New Roman" w:hAnsi="Times New Roman" w:cs="Times New Roman"/>
          <w:b/>
          <w:bCs/>
          <w:sz w:val="24"/>
          <w:szCs w:val="24"/>
        </w:rPr>
      </w:pPr>
      <w:r w:rsidRPr="00AF728F">
        <w:rPr>
          <w:rFonts w:ascii="Times New Roman" w:hAnsi="Times New Roman" w:cs="Times New Roman"/>
          <w:b/>
          <w:bCs/>
          <w:sz w:val="24"/>
          <w:szCs w:val="24"/>
        </w:rPr>
        <w:t>Tindak Tutur Kategori</w:t>
      </w:r>
      <w:r w:rsidR="00E1268E" w:rsidRPr="00AF728F">
        <w:rPr>
          <w:rFonts w:ascii="Times New Roman" w:hAnsi="Times New Roman" w:cs="Times New Roman"/>
          <w:b/>
          <w:bCs/>
          <w:sz w:val="24"/>
          <w:szCs w:val="24"/>
        </w:rPr>
        <w:t xml:space="preserve"> </w:t>
      </w:r>
      <w:r w:rsidR="003B1726" w:rsidRPr="00AF728F">
        <w:rPr>
          <w:rFonts w:ascii="Times New Roman" w:hAnsi="Times New Roman" w:cs="Times New Roman"/>
          <w:b/>
          <w:bCs/>
          <w:sz w:val="24"/>
          <w:szCs w:val="24"/>
        </w:rPr>
        <w:t>T</w:t>
      </w:r>
      <w:r w:rsidR="00E1268E" w:rsidRPr="00AF728F">
        <w:rPr>
          <w:rFonts w:ascii="Times New Roman" w:hAnsi="Times New Roman" w:cs="Times New Roman"/>
          <w:b/>
          <w:bCs/>
          <w:sz w:val="24"/>
          <w:szCs w:val="24"/>
        </w:rPr>
        <w:t xml:space="preserve">anya </w:t>
      </w:r>
    </w:p>
    <w:p w14:paraId="4FDBDAB5" w14:textId="77777777" w:rsidR="00965118" w:rsidRPr="00AF728F" w:rsidRDefault="00451E01" w:rsidP="00965118">
      <w:pPr>
        <w:pStyle w:val="DaftarParagraf"/>
        <w:numPr>
          <w:ilvl w:val="0"/>
          <w:numId w:val="8"/>
        </w:numPr>
        <w:spacing w:line="360" w:lineRule="auto"/>
        <w:jc w:val="both"/>
        <w:rPr>
          <w:rFonts w:ascii="Times New Roman" w:hAnsi="Times New Roman" w:cs="Times New Roman"/>
          <w:b/>
          <w:bCs/>
          <w:sz w:val="24"/>
          <w:szCs w:val="24"/>
        </w:rPr>
      </w:pPr>
      <w:r w:rsidRPr="00AF728F">
        <w:rPr>
          <w:rFonts w:ascii="Times New Roman" w:hAnsi="Times New Roman" w:cs="Times New Roman"/>
          <w:b/>
          <w:bCs/>
          <w:sz w:val="24"/>
          <w:szCs w:val="24"/>
        </w:rPr>
        <w:t>“</w:t>
      </w:r>
      <w:r w:rsidR="00E1268E" w:rsidRPr="00AF728F">
        <w:rPr>
          <w:rFonts w:ascii="Times New Roman" w:hAnsi="Times New Roman" w:cs="Times New Roman"/>
          <w:sz w:val="24"/>
          <w:szCs w:val="24"/>
        </w:rPr>
        <w:t xml:space="preserve">Apakah kita harus terjepit </w:t>
      </w:r>
      <w:r w:rsidR="00606E64" w:rsidRPr="00AF728F">
        <w:rPr>
          <w:rFonts w:ascii="Times New Roman" w:hAnsi="Times New Roman" w:cs="Times New Roman"/>
          <w:sz w:val="24"/>
          <w:szCs w:val="24"/>
        </w:rPr>
        <w:t>dulu baru bisa memanfaatkan</w:t>
      </w:r>
      <w:r w:rsidR="00E70968" w:rsidRPr="00AF728F">
        <w:rPr>
          <w:rFonts w:ascii="Times New Roman" w:hAnsi="Times New Roman" w:cs="Times New Roman"/>
          <w:sz w:val="24"/>
          <w:szCs w:val="24"/>
        </w:rPr>
        <w:t xml:space="preserve"> hal tersebut</w:t>
      </w:r>
      <w:r w:rsidR="00E522D2" w:rsidRPr="00AF728F">
        <w:rPr>
          <w:rFonts w:ascii="Times New Roman" w:hAnsi="Times New Roman" w:cs="Times New Roman"/>
          <w:sz w:val="24"/>
          <w:szCs w:val="24"/>
        </w:rPr>
        <w:t xml:space="preserve">? </w:t>
      </w:r>
      <w:r w:rsidRPr="00AF728F">
        <w:rPr>
          <w:rFonts w:ascii="Times New Roman" w:hAnsi="Times New Roman" w:cs="Times New Roman"/>
          <w:sz w:val="24"/>
          <w:szCs w:val="24"/>
        </w:rPr>
        <w:t>”</w:t>
      </w:r>
    </w:p>
    <w:p w14:paraId="683AB10C" w14:textId="068EA327" w:rsidR="00460537" w:rsidRPr="00AF728F" w:rsidRDefault="009A222C" w:rsidP="003B1726">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Konteks tuturan : </w:t>
      </w:r>
      <w:r w:rsidR="00BD752F" w:rsidRPr="00AF728F">
        <w:rPr>
          <w:rFonts w:ascii="Times New Roman" w:hAnsi="Times New Roman" w:cs="Times New Roman"/>
          <w:sz w:val="24"/>
          <w:szCs w:val="24"/>
        </w:rPr>
        <w:t xml:space="preserve">tuturan tersebut ditemukan dalam daftar putar “Kuliah Online” di </w:t>
      </w:r>
      <w:proofErr w:type="spellStart"/>
      <w:r w:rsidR="00A55BDF" w:rsidRPr="00AF728F">
        <w:rPr>
          <w:rFonts w:ascii="Times New Roman" w:hAnsi="Times New Roman" w:cs="Times New Roman"/>
          <w:i/>
          <w:iCs/>
          <w:sz w:val="24"/>
          <w:szCs w:val="24"/>
        </w:rPr>
        <w:t>channel</w:t>
      </w:r>
      <w:proofErr w:type="spellEnd"/>
      <w:r w:rsidR="00A55BDF" w:rsidRPr="00AF728F">
        <w:rPr>
          <w:rFonts w:ascii="Times New Roman" w:hAnsi="Times New Roman" w:cs="Times New Roman"/>
          <w:sz w:val="24"/>
          <w:szCs w:val="24"/>
        </w:rPr>
        <w:t xml:space="preserve"> </w:t>
      </w:r>
      <w:proofErr w:type="spellStart"/>
      <w:r w:rsidR="00A55BDF" w:rsidRPr="00AF728F">
        <w:rPr>
          <w:rFonts w:ascii="Times New Roman" w:hAnsi="Times New Roman" w:cs="Times New Roman"/>
          <w:sz w:val="24"/>
          <w:szCs w:val="24"/>
        </w:rPr>
        <w:t>YouTube</w:t>
      </w:r>
      <w:proofErr w:type="spellEnd"/>
      <w:r w:rsidR="00A55BDF" w:rsidRPr="00AF728F">
        <w:rPr>
          <w:rFonts w:ascii="Times New Roman" w:hAnsi="Times New Roman" w:cs="Times New Roman"/>
          <w:sz w:val="24"/>
          <w:szCs w:val="24"/>
        </w:rPr>
        <w:t xml:space="preserve"> </w:t>
      </w:r>
      <w:r w:rsidR="00BD752F" w:rsidRPr="00AF728F">
        <w:rPr>
          <w:rFonts w:ascii="Times New Roman" w:hAnsi="Times New Roman" w:cs="Times New Roman"/>
          <w:sz w:val="24"/>
          <w:szCs w:val="24"/>
        </w:rPr>
        <w:t xml:space="preserve">Al Kholif. Dalam tuturan tersebut mengandung tindak tutur lokusi di mana Al Kholif menjadi penutur dan mahasiswa sebagai mitra tutur. </w:t>
      </w:r>
      <w:r w:rsidR="007630F6" w:rsidRPr="00AF728F">
        <w:rPr>
          <w:rFonts w:ascii="Times New Roman" w:hAnsi="Times New Roman" w:cs="Times New Roman"/>
          <w:sz w:val="24"/>
          <w:szCs w:val="24"/>
        </w:rPr>
        <w:t xml:space="preserve">Penutur menanyakan </w:t>
      </w:r>
      <w:r w:rsidR="005F042B" w:rsidRPr="00AF728F">
        <w:rPr>
          <w:rFonts w:ascii="Times New Roman" w:hAnsi="Times New Roman" w:cs="Times New Roman"/>
          <w:sz w:val="24"/>
          <w:szCs w:val="24"/>
        </w:rPr>
        <w:t xml:space="preserve">apakah </w:t>
      </w:r>
      <w:r w:rsidR="00A41124" w:rsidRPr="00AF728F">
        <w:rPr>
          <w:rFonts w:ascii="Times New Roman" w:hAnsi="Times New Roman" w:cs="Times New Roman"/>
          <w:sz w:val="24"/>
          <w:szCs w:val="24"/>
        </w:rPr>
        <w:t xml:space="preserve">harus dalam situasi </w:t>
      </w:r>
      <w:r w:rsidR="009D6860" w:rsidRPr="00AF728F">
        <w:rPr>
          <w:rFonts w:ascii="Times New Roman" w:hAnsi="Times New Roman" w:cs="Times New Roman"/>
          <w:sz w:val="24"/>
          <w:szCs w:val="24"/>
        </w:rPr>
        <w:t xml:space="preserve">darurat dahulu jika ingin memanfaatkan sumber daya alam secara optimal. </w:t>
      </w:r>
      <w:r w:rsidR="00C2444C" w:rsidRPr="00AF728F">
        <w:rPr>
          <w:rFonts w:ascii="Times New Roman" w:hAnsi="Times New Roman" w:cs="Times New Roman"/>
          <w:sz w:val="24"/>
          <w:szCs w:val="24"/>
        </w:rPr>
        <w:t xml:space="preserve">Indonesia mempunyai sumber daya yang luas dan melimpah namun </w:t>
      </w:r>
      <w:r w:rsidR="004F2D3D" w:rsidRPr="00AF728F">
        <w:rPr>
          <w:rFonts w:ascii="Times New Roman" w:hAnsi="Times New Roman" w:cs="Times New Roman"/>
          <w:sz w:val="24"/>
          <w:szCs w:val="24"/>
        </w:rPr>
        <w:t xml:space="preserve">warga negaranya kurang optimal dalam mengolahnya. </w:t>
      </w:r>
      <w:r w:rsidR="00EC020F" w:rsidRPr="00AF728F">
        <w:rPr>
          <w:rFonts w:ascii="Times New Roman" w:hAnsi="Times New Roman" w:cs="Times New Roman"/>
          <w:sz w:val="24"/>
          <w:szCs w:val="24"/>
        </w:rPr>
        <w:t xml:space="preserve">Banyak sumber daya alam yang </w:t>
      </w:r>
      <w:r w:rsidR="00166E45" w:rsidRPr="00AF728F">
        <w:rPr>
          <w:rFonts w:ascii="Times New Roman" w:hAnsi="Times New Roman" w:cs="Times New Roman"/>
          <w:sz w:val="24"/>
          <w:szCs w:val="24"/>
        </w:rPr>
        <w:t xml:space="preserve">dihiraukan </w:t>
      </w:r>
      <w:r w:rsidR="00D220EB" w:rsidRPr="00AF728F">
        <w:rPr>
          <w:rFonts w:ascii="Times New Roman" w:hAnsi="Times New Roman" w:cs="Times New Roman"/>
          <w:sz w:val="24"/>
          <w:szCs w:val="24"/>
        </w:rPr>
        <w:t xml:space="preserve">padahal Indonesia masih butuh dan bisa mengolahnya. Tindak tutur tersebut dikategorikan dalam lokusi berjenis </w:t>
      </w:r>
      <w:r w:rsidR="00E65F5C" w:rsidRPr="00AF728F">
        <w:rPr>
          <w:rFonts w:ascii="Times New Roman" w:hAnsi="Times New Roman" w:cs="Times New Roman"/>
          <w:sz w:val="24"/>
          <w:szCs w:val="24"/>
        </w:rPr>
        <w:t xml:space="preserve">tanya karena berisi pertanyaan yang diajukan penutur kepada mitra tutur. </w:t>
      </w:r>
    </w:p>
    <w:p w14:paraId="2603AF65" w14:textId="2352AB99" w:rsidR="00686115" w:rsidRPr="00AF728F" w:rsidRDefault="00686115" w:rsidP="003B1726">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Analisis yang sama pernah dilakukan oleh Fitriah &amp; Fitriani (2017). Kesamaannya berupa tindak tutur lokusi kategori tanya yang berfungsi untuk menanyakan </w:t>
      </w:r>
      <w:r w:rsidRPr="00AF728F">
        <w:rPr>
          <w:rFonts w:ascii="Times New Roman" w:hAnsi="Times New Roman" w:cs="Times New Roman"/>
          <w:sz w:val="24"/>
          <w:szCs w:val="24"/>
        </w:rPr>
        <w:lastRenderedPageBreak/>
        <w:t xml:space="preserve">sesuatu. Perbedaannya terdapat pada letak tuturannya. Penulis menganalisis </w:t>
      </w:r>
      <w:r w:rsidR="00D61E16" w:rsidRPr="00AF728F">
        <w:rPr>
          <w:rFonts w:ascii="Times New Roman" w:hAnsi="Times New Roman" w:cs="Times New Roman"/>
          <w:sz w:val="24"/>
          <w:szCs w:val="24"/>
        </w:rPr>
        <w:t>tuturan mengenai penutur yang menanyakan kepada mitra tutur apakah harus dalam situasi darurat dahulu jika kita ingin memanfaatkan sumber daya alam secara optimal. Sedangkan analisis yang dilakukan Fitriah &amp; Fitriani (2017) yaitu penutur menanyakan kepada mitra tutur (</w:t>
      </w:r>
      <w:proofErr w:type="spellStart"/>
      <w:r w:rsidR="00D61E16" w:rsidRPr="00AF728F">
        <w:rPr>
          <w:rFonts w:ascii="Times New Roman" w:hAnsi="Times New Roman" w:cs="Times New Roman"/>
          <w:sz w:val="24"/>
          <w:szCs w:val="24"/>
        </w:rPr>
        <w:t>Teungku</w:t>
      </w:r>
      <w:proofErr w:type="spellEnd"/>
      <w:r w:rsidR="00D61E16" w:rsidRPr="00AF728F">
        <w:rPr>
          <w:rFonts w:ascii="Times New Roman" w:hAnsi="Times New Roman" w:cs="Times New Roman"/>
          <w:sz w:val="24"/>
          <w:szCs w:val="24"/>
        </w:rPr>
        <w:t xml:space="preserve"> </w:t>
      </w:r>
      <w:proofErr w:type="spellStart"/>
      <w:r w:rsidR="00D61E16" w:rsidRPr="00AF728F">
        <w:rPr>
          <w:rFonts w:ascii="Times New Roman" w:hAnsi="Times New Roman" w:cs="Times New Roman"/>
          <w:sz w:val="24"/>
          <w:szCs w:val="24"/>
        </w:rPr>
        <w:t>Imeum</w:t>
      </w:r>
      <w:proofErr w:type="spellEnd"/>
      <w:r w:rsidR="00D61E16" w:rsidRPr="00AF728F">
        <w:rPr>
          <w:rFonts w:ascii="Times New Roman" w:hAnsi="Times New Roman" w:cs="Times New Roman"/>
          <w:sz w:val="24"/>
          <w:szCs w:val="24"/>
        </w:rPr>
        <w:t xml:space="preserve">) tentang siapakah yang telah mengirimkan surat kaleng kepada masyarakat sehingga masyarakat tidak berani menjenguk jenazah ayah Al Hijri </w:t>
      </w:r>
      <w:r w:rsidR="00D61E16" w:rsidRPr="00AF728F">
        <w:rPr>
          <w:rFonts w:ascii="Times New Roman" w:hAnsi="Times New Roman" w:cs="Times New Roman"/>
          <w:sz w:val="24"/>
          <w:szCs w:val="24"/>
        </w:rPr>
        <w:fldChar w:fldCharType="begin" w:fldLock="1"/>
      </w:r>
      <w:r w:rsidR="009F67B3">
        <w:rPr>
          <w:rFonts w:ascii="Times New Roman" w:hAnsi="Times New Roman" w:cs="Times New Roman"/>
          <w:sz w:val="24"/>
          <w:szCs w:val="24"/>
        </w:rPr>
        <w:instrText>ADDIN CSL_CITATION {"citationItems":[{"id":"ITEM-1","itemData":{"abstract":"Penelitian ini bertujuan mendeskripsikan (1) makna tindak tutur lokusi, (2) maksud tindak tutur ilokusi dan tindak tutur perlokusi, (3) jenis konteks tuturan, dan (4) cara penyampaian tindak tutur lokusi, ilokusi, dan perlokusi yang terdapat dalam novel Marwah di Ujung Bara karya R.H. Fitriadi. Data penelitian ini adalah tindak tutur lokusi, ilokusi, dan perlokusi yang bersumber dari novel Marwah di Ujung Bara karya R.H Fitriadi. Novel ini merupakan cetakan I yang diterbitkan di Yogyakarta oleh ProBooks pada tahun 2011. Penelitian ini menggu\u0002nakan pendekatan kualitatif. Jenis penelitian yang digunakan adalah penelitian deskriptif. Teknik pengumpulan data dilakukan dengan teknik dokumentasi, sedangkan teknik analisis data dilakukan dengan teknik deskriptif kualitatif dan analisis pragmatis. Hasil penelitian menunjukkan bahwa makna yang terkandung dalam tindak tutur lokusi terdiri atas tiga, yai\u0002tu (1) makna memberitahukan, (2) makna menanyakan, dan (3) makna memerintah. Maksud yang terkandung dalam tindak tutur ilokusi terdiri atas lima, yaitu (1) ilokusi asertif dengan maksud menyatakan dan menyarankan, (2) ilokusi direktif dengan maksud memerintah, menasihati, memohon, dan merekomendasi, (3) ilokusi ekspresif dengan maksud berterima kasih, meminta maaf, dan memuji, (4) ilokusi komisif dengan maksud menawarkan dan menjanjikan, dan (5) ilokusi deklaratif dengan maksud menghukum dan mengundurkan diri. Selain itu, maksud yang terkandung dalam tindak tutur perlokusi terdiri atas tiga, yaitu (1) maksud verbal, (2) maksud nonverbal, dan (3) maksud verbal nonverbal. Jenis konteks tu\u0002turan yang terdapat dalam novel Marwah di Ujung Bara karya R.H. Fitriadi terdiri dari empat, yaitu (1) konteks fisik, (2) konteks linguistik, (3) konteks epistemis, dan (4) konteks sosial. Sementara itu, cara penyampaian tindak tutur yang terdapat dalam novel Marwah di Ujung Bara karya R.H. Fitriadi terdiri dari atas (1) tindak tutur langsung literal, (2) tindak tutur tidak langsung literal, dan (3) tindak tutur tidak langsung tidak literal. Berdasarkan hasil penelitian, semua kajian tindak tutur dalam pragmatik ditemukan dalam novel Marwah di Ujung Bara karya R.H. Fitriadi.","author":[{"dropping-particle":"","family":"Fitriah","given":"Farrah","non-dropping-particle":"","parse-names":false,"suffix":""},{"dropping-particle":"","family":"Fitriani","given":"Siti Sarah","non-dropping-particle":"","parse-names":false,"suffix":""}],"container-title":"Master Bahasa","id":"ITEM-1","issue":"1","issued":{"date-parts":[["2017"]]},"page":"51-62","title":"Analisis Tindak Tutur dalam Novel Marwah di Ujung Bara Karya R.H. Fitriadi","type":"article-journal","volume":"5"},"uris":["http://www.mendeley.com/documents/?uuid=a3373dca-c787-4974-aa2b-b96d8cd3d1c9"]}],"mendeley":{"formattedCitation":"(Fitriah &amp; Fitriani, 2017)","plainTextFormattedCitation":"(Fitriah &amp; Fitriani, 2017)","previouslyFormattedCitation":"(Fitriah &amp; Fitriani, 2017)"},"properties":{"noteIndex":0},"schema":"https://github.com/citation-style-language/schema/raw/master/csl-citation.json"}</w:instrText>
      </w:r>
      <w:r w:rsidR="00D61E16" w:rsidRPr="00AF728F">
        <w:rPr>
          <w:rFonts w:ascii="Times New Roman" w:hAnsi="Times New Roman" w:cs="Times New Roman"/>
          <w:sz w:val="24"/>
          <w:szCs w:val="24"/>
        </w:rPr>
        <w:fldChar w:fldCharType="separate"/>
      </w:r>
      <w:r w:rsidR="0037089D" w:rsidRPr="0037089D">
        <w:rPr>
          <w:rFonts w:ascii="Times New Roman" w:hAnsi="Times New Roman" w:cs="Times New Roman"/>
          <w:noProof/>
          <w:sz w:val="24"/>
          <w:szCs w:val="24"/>
        </w:rPr>
        <w:t>(Fitriah &amp; Fitriani, 2017)</w:t>
      </w:r>
      <w:r w:rsidR="00D61E16" w:rsidRPr="00AF728F">
        <w:rPr>
          <w:rFonts w:ascii="Times New Roman" w:hAnsi="Times New Roman" w:cs="Times New Roman"/>
          <w:sz w:val="24"/>
          <w:szCs w:val="24"/>
        </w:rPr>
        <w:fldChar w:fldCharType="end"/>
      </w:r>
      <w:r w:rsidR="008011E8" w:rsidRPr="00AF728F">
        <w:rPr>
          <w:rFonts w:ascii="Times New Roman" w:hAnsi="Times New Roman" w:cs="Times New Roman"/>
          <w:sz w:val="24"/>
          <w:szCs w:val="24"/>
        </w:rPr>
        <w:t>.</w:t>
      </w:r>
    </w:p>
    <w:p w14:paraId="2D94EBC0" w14:textId="470EEA26" w:rsidR="00686115" w:rsidRPr="00AF728F" w:rsidRDefault="00686115" w:rsidP="003B1726">
      <w:pPr>
        <w:pStyle w:val="DaftarParagraf"/>
        <w:spacing w:line="360" w:lineRule="auto"/>
        <w:ind w:left="1080"/>
        <w:jc w:val="both"/>
        <w:rPr>
          <w:rFonts w:ascii="Times New Roman" w:hAnsi="Times New Roman" w:cs="Times New Roman"/>
          <w:sz w:val="24"/>
          <w:szCs w:val="24"/>
        </w:rPr>
      </w:pPr>
      <w:r w:rsidRPr="00AF728F">
        <w:rPr>
          <w:rFonts w:ascii="Times New Roman" w:hAnsi="Times New Roman" w:cs="Times New Roman"/>
          <w:sz w:val="24"/>
          <w:szCs w:val="24"/>
        </w:rPr>
        <w:t xml:space="preserve"> </w:t>
      </w:r>
    </w:p>
    <w:p w14:paraId="640E6079" w14:textId="670FD1C2" w:rsidR="003B1726" w:rsidRPr="00AF728F" w:rsidRDefault="003B1726" w:rsidP="003B1726">
      <w:pPr>
        <w:rPr>
          <w:rFonts w:ascii="Times New Roman" w:hAnsi="Times New Roman" w:cs="Times New Roman"/>
          <w:color w:val="000000" w:themeColor="text1"/>
          <w:sz w:val="24"/>
          <w:szCs w:val="24"/>
        </w:rPr>
      </w:pPr>
    </w:p>
    <w:p w14:paraId="0D5EB46A" w14:textId="64EEFE07" w:rsidR="003B1726" w:rsidRPr="00AF728F" w:rsidRDefault="003B1726" w:rsidP="003B1726">
      <w:pPr>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br w:type="page"/>
      </w:r>
    </w:p>
    <w:p w14:paraId="18DDF281" w14:textId="4F457518" w:rsidR="00CB5888" w:rsidRPr="00AF728F" w:rsidRDefault="00CB5888" w:rsidP="00045B2F">
      <w:pPr>
        <w:spacing w:line="360" w:lineRule="auto"/>
        <w:ind w:firstLine="720"/>
        <w:jc w:val="both"/>
        <w:rPr>
          <w:rFonts w:ascii="Times New Roman" w:hAnsi="Times New Roman" w:cs="Times New Roman"/>
          <w:b/>
          <w:bCs/>
          <w:color w:val="000000" w:themeColor="text1"/>
          <w:sz w:val="24"/>
          <w:szCs w:val="24"/>
        </w:rPr>
      </w:pPr>
      <w:r w:rsidRPr="00AF728F">
        <w:rPr>
          <w:rFonts w:ascii="Times New Roman" w:hAnsi="Times New Roman" w:cs="Times New Roman"/>
          <w:b/>
          <w:bCs/>
          <w:color w:val="000000" w:themeColor="text1"/>
          <w:sz w:val="24"/>
          <w:szCs w:val="24"/>
        </w:rPr>
        <w:lastRenderedPageBreak/>
        <w:t xml:space="preserve">SIMPULAN </w:t>
      </w:r>
    </w:p>
    <w:p w14:paraId="6EAE2239" w14:textId="4A48AB57" w:rsidR="003B1726" w:rsidRPr="00AF728F" w:rsidRDefault="00BD07EA" w:rsidP="00045B2F">
      <w:pPr>
        <w:spacing w:line="360" w:lineRule="auto"/>
        <w:ind w:left="720" w:firstLine="720"/>
        <w:jc w:val="both"/>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t xml:space="preserve">Penelitian ini merupakan salah satu studi yang membahas mengenai analisis tindak tutur lokusi pada video konservasi lingkungan dalam daftar putar “kuliah </w:t>
      </w:r>
      <w:proofErr w:type="spellStart"/>
      <w:r w:rsidRPr="004F0A11">
        <w:rPr>
          <w:rFonts w:ascii="Times New Roman" w:hAnsi="Times New Roman" w:cs="Times New Roman"/>
          <w:i/>
          <w:iCs/>
          <w:color w:val="000000" w:themeColor="text1"/>
          <w:sz w:val="24"/>
          <w:szCs w:val="24"/>
        </w:rPr>
        <w:t>online</w:t>
      </w:r>
      <w:proofErr w:type="spellEnd"/>
      <w:r w:rsidRPr="00AF728F">
        <w:rPr>
          <w:rFonts w:ascii="Times New Roman" w:hAnsi="Times New Roman" w:cs="Times New Roman"/>
          <w:color w:val="000000" w:themeColor="text1"/>
          <w:sz w:val="24"/>
          <w:szCs w:val="24"/>
        </w:rPr>
        <w:t xml:space="preserve">” di </w:t>
      </w:r>
      <w:proofErr w:type="spellStart"/>
      <w:r w:rsidRPr="004F0A11">
        <w:rPr>
          <w:rFonts w:ascii="Times New Roman" w:hAnsi="Times New Roman" w:cs="Times New Roman"/>
          <w:i/>
          <w:iCs/>
          <w:color w:val="000000" w:themeColor="text1"/>
          <w:sz w:val="24"/>
          <w:szCs w:val="24"/>
        </w:rPr>
        <w:t>channel</w:t>
      </w:r>
      <w:proofErr w:type="spellEnd"/>
      <w:r w:rsidRPr="00AF728F">
        <w:rPr>
          <w:rFonts w:ascii="Times New Roman" w:hAnsi="Times New Roman" w:cs="Times New Roman"/>
          <w:color w:val="000000" w:themeColor="text1"/>
          <w:sz w:val="24"/>
          <w:szCs w:val="24"/>
        </w:rPr>
        <w:t xml:space="preserve"> </w:t>
      </w:r>
      <w:proofErr w:type="spellStart"/>
      <w:r w:rsidR="004F0A11">
        <w:rPr>
          <w:rFonts w:ascii="Times New Roman" w:hAnsi="Times New Roman" w:cs="Times New Roman"/>
          <w:color w:val="000000" w:themeColor="text1"/>
          <w:sz w:val="24"/>
          <w:szCs w:val="24"/>
        </w:rPr>
        <w:t>Y</w:t>
      </w:r>
      <w:r w:rsidRPr="00AF728F">
        <w:rPr>
          <w:rFonts w:ascii="Times New Roman" w:hAnsi="Times New Roman" w:cs="Times New Roman"/>
          <w:color w:val="000000" w:themeColor="text1"/>
          <w:sz w:val="24"/>
          <w:szCs w:val="24"/>
        </w:rPr>
        <w:t>ou</w:t>
      </w:r>
      <w:r w:rsidR="004F0A11">
        <w:rPr>
          <w:rFonts w:ascii="Times New Roman" w:hAnsi="Times New Roman" w:cs="Times New Roman"/>
          <w:color w:val="000000" w:themeColor="text1"/>
          <w:sz w:val="24"/>
          <w:szCs w:val="24"/>
        </w:rPr>
        <w:t>T</w:t>
      </w:r>
      <w:r w:rsidRPr="00AF728F">
        <w:rPr>
          <w:rFonts w:ascii="Times New Roman" w:hAnsi="Times New Roman" w:cs="Times New Roman"/>
          <w:color w:val="000000" w:themeColor="text1"/>
          <w:sz w:val="24"/>
          <w:szCs w:val="24"/>
        </w:rPr>
        <w:t>ube</w:t>
      </w:r>
      <w:proofErr w:type="spellEnd"/>
      <w:r w:rsidRPr="00AF728F">
        <w:rPr>
          <w:rFonts w:ascii="Times New Roman" w:hAnsi="Times New Roman" w:cs="Times New Roman"/>
          <w:color w:val="000000" w:themeColor="text1"/>
          <w:sz w:val="24"/>
          <w:szCs w:val="24"/>
        </w:rPr>
        <w:t xml:space="preserve"> Al Kholif. </w:t>
      </w:r>
      <w:r w:rsidR="00D55770" w:rsidRPr="00AF728F">
        <w:rPr>
          <w:rFonts w:ascii="Times New Roman" w:hAnsi="Times New Roman" w:cs="Times New Roman"/>
          <w:color w:val="000000" w:themeColor="text1"/>
          <w:sz w:val="24"/>
          <w:szCs w:val="24"/>
        </w:rPr>
        <w:t>Dalam analisis mengenai tindak tutur lokusi dalam video tersebut ditemukan l</w:t>
      </w:r>
      <w:r w:rsidR="008528EF" w:rsidRPr="00AF728F">
        <w:rPr>
          <w:rFonts w:ascii="Times New Roman" w:hAnsi="Times New Roman" w:cs="Times New Roman"/>
          <w:color w:val="000000" w:themeColor="text1"/>
          <w:sz w:val="24"/>
          <w:szCs w:val="24"/>
        </w:rPr>
        <w:t>o</w:t>
      </w:r>
      <w:r w:rsidR="00D55770" w:rsidRPr="00AF728F">
        <w:rPr>
          <w:rFonts w:ascii="Times New Roman" w:hAnsi="Times New Roman" w:cs="Times New Roman"/>
          <w:color w:val="000000" w:themeColor="text1"/>
          <w:sz w:val="24"/>
          <w:szCs w:val="24"/>
        </w:rPr>
        <w:t>kusi berjenis pernyataan atau berita, lokusi berjenis perintah, dan lokusi berjenis tanya. Tindak tutur lokusi yang telah ditemukan dan dianalisis memiliki makna lugas dan tidak memiliki makna ganda. Maksud dari lugas di</w:t>
      </w:r>
      <w:r w:rsidR="003B1726" w:rsidRPr="00AF728F">
        <w:rPr>
          <w:rFonts w:ascii="Times New Roman" w:hAnsi="Times New Roman" w:cs="Times New Roman"/>
          <w:color w:val="000000" w:themeColor="text1"/>
          <w:sz w:val="24"/>
          <w:szCs w:val="24"/>
        </w:rPr>
        <w:t xml:space="preserve"> </w:t>
      </w:r>
      <w:r w:rsidR="00D55770" w:rsidRPr="00AF728F">
        <w:rPr>
          <w:rFonts w:ascii="Times New Roman" w:hAnsi="Times New Roman" w:cs="Times New Roman"/>
          <w:color w:val="000000" w:themeColor="text1"/>
          <w:sz w:val="24"/>
          <w:szCs w:val="24"/>
        </w:rPr>
        <w:t xml:space="preserve">sini yaitu maksud yang tersampaikan sesuai dengan tuturan yang diutarakan. Penelitian mengenai tindak tutur lokusi pada video dalam </w:t>
      </w:r>
      <w:proofErr w:type="spellStart"/>
      <w:r w:rsidR="00D55770" w:rsidRPr="004F0A11">
        <w:rPr>
          <w:rFonts w:ascii="Times New Roman" w:hAnsi="Times New Roman" w:cs="Times New Roman"/>
          <w:i/>
          <w:iCs/>
          <w:color w:val="000000" w:themeColor="text1"/>
          <w:sz w:val="24"/>
          <w:szCs w:val="24"/>
        </w:rPr>
        <w:t>channel</w:t>
      </w:r>
      <w:proofErr w:type="spellEnd"/>
      <w:r w:rsidR="00D55770" w:rsidRPr="00AF728F">
        <w:rPr>
          <w:rFonts w:ascii="Times New Roman" w:hAnsi="Times New Roman" w:cs="Times New Roman"/>
          <w:color w:val="000000" w:themeColor="text1"/>
          <w:sz w:val="24"/>
          <w:szCs w:val="24"/>
        </w:rPr>
        <w:t xml:space="preserve"> </w:t>
      </w:r>
      <w:proofErr w:type="spellStart"/>
      <w:r w:rsidR="004F0A11">
        <w:rPr>
          <w:rFonts w:ascii="Times New Roman" w:hAnsi="Times New Roman" w:cs="Times New Roman"/>
          <w:color w:val="000000" w:themeColor="text1"/>
          <w:sz w:val="24"/>
          <w:szCs w:val="24"/>
        </w:rPr>
        <w:t>Y</w:t>
      </w:r>
      <w:r w:rsidR="00D55770" w:rsidRPr="00AF728F">
        <w:rPr>
          <w:rFonts w:ascii="Times New Roman" w:hAnsi="Times New Roman" w:cs="Times New Roman"/>
          <w:color w:val="000000" w:themeColor="text1"/>
          <w:sz w:val="24"/>
          <w:szCs w:val="24"/>
        </w:rPr>
        <w:t>ou</w:t>
      </w:r>
      <w:r w:rsidR="004F0A11">
        <w:rPr>
          <w:rFonts w:ascii="Times New Roman" w:hAnsi="Times New Roman" w:cs="Times New Roman"/>
          <w:color w:val="000000" w:themeColor="text1"/>
          <w:sz w:val="24"/>
          <w:szCs w:val="24"/>
        </w:rPr>
        <w:t>T</w:t>
      </w:r>
      <w:r w:rsidR="00D55770" w:rsidRPr="00AF728F">
        <w:rPr>
          <w:rFonts w:ascii="Times New Roman" w:hAnsi="Times New Roman" w:cs="Times New Roman"/>
          <w:color w:val="000000" w:themeColor="text1"/>
          <w:sz w:val="24"/>
          <w:szCs w:val="24"/>
        </w:rPr>
        <w:t>ube</w:t>
      </w:r>
      <w:proofErr w:type="spellEnd"/>
      <w:r w:rsidR="00D55770" w:rsidRPr="00AF728F">
        <w:rPr>
          <w:rFonts w:ascii="Times New Roman" w:hAnsi="Times New Roman" w:cs="Times New Roman"/>
          <w:color w:val="000000" w:themeColor="text1"/>
          <w:sz w:val="24"/>
          <w:szCs w:val="24"/>
        </w:rPr>
        <w:t xml:space="preserve"> Al Kholif belum banyak dilakukan. Sehingga dengan adanya penelitia</w:t>
      </w:r>
      <w:r w:rsidR="003B1726" w:rsidRPr="00AF728F">
        <w:rPr>
          <w:rFonts w:ascii="Times New Roman" w:hAnsi="Times New Roman" w:cs="Times New Roman"/>
          <w:color w:val="000000" w:themeColor="text1"/>
          <w:sz w:val="24"/>
          <w:szCs w:val="24"/>
        </w:rPr>
        <w:t>n</w:t>
      </w:r>
      <w:r w:rsidR="00D55770" w:rsidRPr="00AF728F">
        <w:rPr>
          <w:rFonts w:ascii="Times New Roman" w:hAnsi="Times New Roman" w:cs="Times New Roman"/>
          <w:color w:val="000000" w:themeColor="text1"/>
          <w:sz w:val="24"/>
          <w:szCs w:val="24"/>
        </w:rPr>
        <w:t xml:space="preserve"> dalam artikel ini diharapkan pembaca memperoleh pemahaman mengenai tindak tutur yang terdapat dalam video tersebut. </w:t>
      </w:r>
    </w:p>
    <w:p w14:paraId="7FE9AE65" w14:textId="20AC0134" w:rsidR="00A13D2B" w:rsidRPr="00AF728F" w:rsidRDefault="003B1726" w:rsidP="003B1726">
      <w:pPr>
        <w:rPr>
          <w:rFonts w:ascii="Times New Roman" w:hAnsi="Times New Roman" w:cs="Times New Roman"/>
          <w:color w:val="000000" w:themeColor="text1"/>
          <w:sz w:val="24"/>
          <w:szCs w:val="24"/>
        </w:rPr>
      </w:pPr>
      <w:r w:rsidRPr="00AF728F">
        <w:rPr>
          <w:rFonts w:ascii="Times New Roman" w:hAnsi="Times New Roman" w:cs="Times New Roman"/>
          <w:color w:val="000000" w:themeColor="text1"/>
          <w:sz w:val="24"/>
          <w:szCs w:val="24"/>
        </w:rPr>
        <w:br w:type="page"/>
      </w:r>
    </w:p>
    <w:p w14:paraId="3EA1CBC2" w14:textId="62A6E4E1" w:rsidR="00460537" w:rsidRPr="00AF728F" w:rsidRDefault="00BD0517" w:rsidP="00BD0517">
      <w:pPr>
        <w:spacing w:line="360" w:lineRule="auto"/>
        <w:ind w:firstLine="720"/>
        <w:jc w:val="center"/>
        <w:rPr>
          <w:rFonts w:ascii="Times New Roman" w:hAnsi="Times New Roman" w:cs="Times New Roman"/>
          <w:b/>
          <w:bCs/>
          <w:sz w:val="24"/>
          <w:szCs w:val="24"/>
        </w:rPr>
      </w:pPr>
      <w:r w:rsidRPr="00AF728F">
        <w:rPr>
          <w:rFonts w:ascii="Times New Roman" w:hAnsi="Times New Roman" w:cs="Times New Roman"/>
          <w:b/>
          <w:bCs/>
          <w:sz w:val="24"/>
          <w:szCs w:val="24"/>
        </w:rPr>
        <w:lastRenderedPageBreak/>
        <w:t xml:space="preserve">DAFTAR PUSTAKA </w:t>
      </w:r>
    </w:p>
    <w:p w14:paraId="2D2310BD" w14:textId="0AF3B2A8" w:rsidR="009F67B3" w:rsidRPr="009F67B3" w:rsidRDefault="00C35B84"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AF728F">
        <w:rPr>
          <w:rFonts w:ascii="Times New Roman" w:hAnsi="Times New Roman" w:cs="Times New Roman"/>
          <w:sz w:val="24"/>
          <w:szCs w:val="24"/>
        </w:rPr>
        <w:fldChar w:fldCharType="begin" w:fldLock="1"/>
      </w:r>
      <w:r w:rsidRPr="00AF728F">
        <w:rPr>
          <w:rFonts w:ascii="Times New Roman" w:hAnsi="Times New Roman" w:cs="Times New Roman"/>
          <w:sz w:val="24"/>
          <w:szCs w:val="24"/>
        </w:rPr>
        <w:instrText xml:space="preserve">ADDIN Mendeley Bibliography CSL_BIBLIOGRAPHY </w:instrText>
      </w:r>
      <w:r w:rsidRPr="00AF728F">
        <w:rPr>
          <w:rFonts w:ascii="Times New Roman" w:hAnsi="Times New Roman" w:cs="Times New Roman"/>
          <w:sz w:val="24"/>
          <w:szCs w:val="24"/>
        </w:rPr>
        <w:fldChar w:fldCharType="separate"/>
      </w:r>
      <w:r w:rsidR="009F67B3" w:rsidRPr="009F67B3">
        <w:rPr>
          <w:rFonts w:ascii="Times New Roman" w:hAnsi="Times New Roman" w:cs="Times New Roman"/>
          <w:noProof/>
          <w:sz w:val="24"/>
          <w:szCs w:val="24"/>
        </w:rPr>
        <w:t xml:space="preserve">Agusriyanda, V., Ramli, &amp; Fitriani, S. S. (2020). Analisis Tindak Tutur Dalam Waktunya Indonesia Bercanda Di Net TV. </w:t>
      </w:r>
      <w:r w:rsidR="009F67B3" w:rsidRPr="009F67B3">
        <w:rPr>
          <w:rFonts w:ascii="Times New Roman" w:hAnsi="Times New Roman" w:cs="Times New Roman"/>
          <w:i/>
          <w:iCs/>
          <w:noProof/>
          <w:sz w:val="24"/>
          <w:szCs w:val="24"/>
        </w:rPr>
        <w:t>Jurnal Master Bahasa</w:t>
      </w:r>
      <w:r w:rsidR="009F67B3" w:rsidRPr="009F67B3">
        <w:rPr>
          <w:rFonts w:ascii="Times New Roman" w:hAnsi="Times New Roman" w:cs="Times New Roman"/>
          <w:noProof/>
          <w:sz w:val="24"/>
          <w:szCs w:val="24"/>
        </w:rPr>
        <w:t xml:space="preserve">, </w:t>
      </w:r>
      <w:r w:rsidR="009F67B3" w:rsidRPr="009F67B3">
        <w:rPr>
          <w:rFonts w:ascii="Times New Roman" w:hAnsi="Times New Roman" w:cs="Times New Roman"/>
          <w:i/>
          <w:iCs/>
          <w:noProof/>
          <w:sz w:val="24"/>
          <w:szCs w:val="24"/>
        </w:rPr>
        <w:t>8</w:t>
      </w:r>
      <w:r w:rsidR="009F67B3" w:rsidRPr="009F67B3">
        <w:rPr>
          <w:rFonts w:ascii="Times New Roman" w:hAnsi="Times New Roman" w:cs="Times New Roman"/>
          <w:noProof/>
          <w:sz w:val="24"/>
          <w:szCs w:val="24"/>
        </w:rPr>
        <w:t>(1), 420–428.</w:t>
      </w:r>
    </w:p>
    <w:p w14:paraId="35460052"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ini, E. N., &amp; Utomo, A. P. Y. (2021). Analisis Tindak Tutur Lokusi Dalam Video “Jangan Lelah Belajar_B.J. Habibie” Pada Saluran Youtube Sang Inspirasi. </w:t>
      </w:r>
      <w:r w:rsidRPr="009F67B3">
        <w:rPr>
          <w:rFonts w:ascii="Times New Roman" w:hAnsi="Times New Roman" w:cs="Times New Roman"/>
          <w:i/>
          <w:iCs/>
          <w:noProof/>
          <w:sz w:val="24"/>
          <w:szCs w:val="24"/>
        </w:rPr>
        <w:t>Prosiding Seminar Nasional Sasindo</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w:t>
      </w:r>
      <w:r w:rsidRPr="009F67B3">
        <w:rPr>
          <w:rFonts w:ascii="Times New Roman" w:hAnsi="Times New Roman" w:cs="Times New Roman"/>
          <w:noProof/>
          <w:sz w:val="24"/>
          <w:szCs w:val="24"/>
        </w:rPr>
        <w:t>(2), 11–20. https://doi.org/10.32493/sns.v1i2.10809</w:t>
      </w:r>
    </w:p>
    <w:p w14:paraId="59872593"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kbar, S. (2018). Analisis Tindak Tutur pada Wawancara Putra Nababan dan Presiden Portugal (Kajian Pragmatik). </w:t>
      </w:r>
      <w:r w:rsidRPr="009F67B3">
        <w:rPr>
          <w:rFonts w:ascii="Times New Roman" w:hAnsi="Times New Roman" w:cs="Times New Roman"/>
          <w:i/>
          <w:iCs/>
          <w:noProof/>
          <w:sz w:val="24"/>
          <w:szCs w:val="24"/>
        </w:rPr>
        <w:t>SeBaS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w:t>
      </w:r>
      <w:r w:rsidRPr="009F67B3">
        <w:rPr>
          <w:rFonts w:ascii="Times New Roman" w:hAnsi="Times New Roman" w:cs="Times New Roman"/>
          <w:noProof/>
          <w:sz w:val="24"/>
          <w:szCs w:val="24"/>
        </w:rPr>
        <w:t>(1), 27. https://doi.org/10.29408/sbs.v1i1.792</w:t>
      </w:r>
    </w:p>
    <w:p w14:paraId="30B965CD"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nggraini, N. (2020). Bentuk Tindak Tutur Lokusi Dan Ilokusi Pedagang Dan Pembeli Di Pasar Sekip Ujung, Palembang. </w:t>
      </w:r>
      <w:r w:rsidRPr="009F67B3">
        <w:rPr>
          <w:rFonts w:ascii="Times New Roman" w:hAnsi="Times New Roman" w:cs="Times New Roman"/>
          <w:i/>
          <w:iCs/>
          <w:noProof/>
          <w:sz w:val="24"/>
          <w:szCs w:val="24"/>
        </w:rPr>
        <w:t>BIDAR: Jurnal Ilmiah Kebahasaan Dan Kesastraan</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0</w:t>
      </w:r>
      <w:r w:rsidRPr="009F67B3">
        <w:rPr>
          <w:rFonts w:ascii="Times New Roman" w:hAnsi="Times New Roman" w:cs="Times New Roman"/>
          <w:noProof/>
          <w:sz w:val="24"/>
          <w:szCs w:val="24"/>
        </w:rPr>
        <w:t>(1), 73–87. https://ojs.badanbahasa.kemdikbud.go.id/jurnal/index.php/bidar/article/view/3069</w:t>
      </w:r>
    </w:p>
    <w:p w14:paraId="53832471"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ngraini, D., &amp; Permana, I. (2019). Analisis novel “ Lafal Cinta ” Karya Kurniawan Al-Isyhad Menggunakan Pendekatan Pragmatik. </w:t>
      </w:r>
      <w:r w:rsidRPr="009F67B3">
        <w:rPr>
          <w:rFonts w:ascii="Times New Roman" w:hAnsi="Times New Roman" w:cs="Times New Roman"/>
          <w:i/>
          <w:iCs/>
          <w:noProof/>
          <w:sz w:val="24"/>
          <w:szCs w:val="24"/>
        </w:rPr>
        <w:t>Parole</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2</w:t>
      </w:r>
      <w:r w:rsidRPr="009F67B3">
        <w:rPr>
          <w:rFonts w:ascii="Times New Roman" w:hAnsi="Times New Roman" w:cs="Times New Roman"/>
          <w:noProof/>
          <w:sz w:val="24"/>
          <w:szCs w:val="24"/>
        </w:rPr>
        <w:t>(4), 535–542. https://www.journal.ikipsiliwangi.ac.id/index.php/parole/article/view/3002/pdf</w:t>
      </w:r>
    </w:p>
    <w:p w14:paraId="6919DB04"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nita Ratnasari. (2022). TINDAK TUTUR ILOKUSI GANJAR PRANOWO PADA VIDEO PERCAKAPAN MENGENAI VAKSINASI DALAM UNGGAHAN INSTAGRAM. </w:t>
      </w:r>
      <w:r w:rsidRPr="009F67B3">
        <w:rPr>
          <w:rFonts w:ascii="Times New Roman" w:hAnsi="Times New Roman" w:cs="Times New Roman"/>
          <w:i/>
          <w:iCs/>
          <w:noProof/>
          <w:sz w:val="24"/>
          <w:szCs w:val="24"/>
        </w:rPr>
        <w:t>Material Safety Data Sheet</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33</w:t>
      </w:r>
      <w:r w:rsidRPr="009F67B3">
        <w:rPr>
          <w:rFonts w:ascii="Times New Roman" w:hAnsi="Times New Roman" w:cs="Times New Roman"/>
          <w:noProof/>
          <w:sz w:val="24"/>
          <w:szCs w:val="24"/>
        </w:rPr>
        <w:t>(1), 1–12. http://www2.warwick.ac.uk/fac/sci/whri/research/mushroomresearch/mushroomquality/fungienvironment%0Ahttps://us.vwr.com/assetsvc/asset/en_US/id/16490607/contents%0Ahttp://www.hse.gov.uk/pubns/indg373hp.pdf</w:t>
      </w:r>
    </w:p>
    <w:p w14:paraId="1FF40BBC"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Ariyadi, A. D., &amp; Utomo, A. P. Y. (2020). Analisis Kesalahan Sintaksis pada Teks Berita Daring berjudul Mencari Etika Elite Politik di saat Covid-19. </w:t>
      </w:r>
      <w:r w:rsidRPr="009F67B3">
        <w:rPr>
          <w:rFonts w:ascii="Times New Roman" w:hAnsi="Times New Roman" w:cs="Times New Roman"/>
          <w:i/>
          <w:iCs/>
          <w:noProof/>
          <w:sz w:val="24"/>
          <w:szCs w:val="24"/>
        </w:rPr>
        <w:t>Jurnal Bahasa Dan Sastr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8</w:t>
      </w:r>
      <w:r w:rsidRPr="009F67B3">
        <w:rPr>
          <w:rFonts w:ascii="Times New Roman" w:hAnsi="Times New Roman" w:cs="Times New Roman"/>
          <w:noProof/>
          <w:sz w:val="24"/>
          <w:szCs w:val="24"/>
        </w:rPr>
        <w:t>(3), 138. https://doi.org/10.24036/jbs.v8i3.110903</w:t>
      </w:r>
    </w:p>
    <w:p w14:paraId="7072F89F"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Fakhriyah, F. N. (2020). Analisis Tindak Tutur Dalam Novel Perempuan Berkalung Sorban Karya Abidah El Khalieqy. </w:t>
      </w:r>
      <w:r w:rsidRPr="009F67B3">
        <w:rPr>
          <w:rFonts w:ascii="Times New Roman" w:hAnsi="Times New Roman" w:cs="Times New Roman"/>
          <w:i/>
          <w:iCs/>
          <w:noProof/>
          <w:sz w:val="24"/>
          <w:szCs w:val="24"/>
        </w:rPr>
        <w:t>ARBITRER: Jurnal Pendidikan Bahasa Dan Sastra Indonesi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2</w:t>
      </w:r>
      <w:r w:rsidRPr="009F67B3">
        <w:rPr>
          <w:rFonts w:ascii="Times New Roman" w:hAnsi="Times New Roman" w:cs="Times New Roman"/>
          <w:noProof/>
          <w:sz w:val="24"/>
          <w:szCs w:val="24"/>
        </w:rPr>
        <w:t>(2), 273–282. https://doi.org/10.30598/arbitrervol2no2hlm273-282</w:t>
      </w:r>
    </w:p>
    <w:p w14:paraId="05B8D6FD"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Fitriah, F., &amp; Fitriani, S. S. (2017). Analisis Tindak Tutur dalam Novel Marwah di Ujung Bara Karya R.H. Fitriadi. </w:t>
      </w:r>
      <w:r w:rsidRPr="009F67B3">
        <w:rPr>
          <w:rFonts w:ascii="Times New Roman" w:hAnsi="Times New Roman" w:cs="Times New Roman"/>
          <w:i/>
          <w:iCs/>
          <w:noProof/>
          <w:sz w:val="24"/>
          <w:szCs w:val="24"/>
        </w:rPr>
        <w:t>Master Bahas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5</w:t>
      </w:r>
      <w:r w:rsidRPr="009F67B3">
        <w:rPr>
          <w:rFonts w:ascii="Times New Roman" w:hAnsi="Times New Roman" w:cs="Times New Roman"/>
          <w:noProof/>
          <w:sz w:val="24"/>
          <w:szCs w:val="24"/>
        </w:rPr>
        <w:t>(1), 51–62.</w:t>
      </w:r>
    </w:p>
    <w:p w14:paraId="1F1C58B1"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Hasanah, N., Nurjanah, U. D., &amp; Utomo, A. P. Y. (2022). Analisis Tindak Tutur Lokusi </w:t>
      </w:r>
      <w:r w:rsidRPr="009F67B3">
        <w:rPr>
          <w:rFonts w:ascii="Times New Roman" w:hAnsi="Times New Roman" w:cs="Times New Roman"/>
          <w:noProof/>
          <w:sz w:val="24"/>
          <w:szCs w:val="24"/>
        </w:rPr>
        <w:lastRenderedPageBreak/>
        <w:t xml:space="preserve">dalam Konten YouTuber Jerome Polin. </w:t>
      </w:r>
      <w:r w:rsidRPr="009F67B3">
        <w:rPr>
          <w:rFonts w:ascii="Times New Roman" w:hAnsi="Times New Roman" w:cs="Times New Roman"/>
          <w:i/>
          <w:iCs/>
          <w:noProof/>
          <w:sz w:val="24"/>
          <w:szCs w:val="24"/>
        </w:rPr>
        <w:t>Jurnal Ilmiah Telaah</w:t>
      </w:r>
      <w:r w:rsidRPr="009F67B3">
        <w:rPr>
          <w:rFonts w:ascii="Times New Roman" w:hAnsi="Times New Roman" w:cs="Times New Roman"/>
          <w:noProof/>
          <w:sz w:val="24"/>
          <w:szCs w:val="24"/>
        </w:rPr>
        <w:t>. http://journal.ummat.ac.id/index.php/telaah/article/view/7422%0Ahttp://journal.ummat.ac.id/index.php/telaah/article/download/7422/pdf</w:t>
      </w:r>
    </w:p>
    <w:p w14:paraId="1D833B4B"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I Made Pradipta Adhiguna, I Nyoman Adi Susrawan, D. G. B. E. (2019). Analisis Tindak Tutur Lokusi, Ilokusi, dan Perlokusi dalam Proses Pembelajaran Bahasa Indoensia Di Kelas XI MIPA 7 SMA N 7 Denpasar Tahun Pelajaran 2018/2019. </w:t>
      </w:r>
      <w:r w:rsidRPr="009F67B3">
        <w:rPr>
          <w:rFonts w:ascii="Times New Roman" w:hAnsi="Times New Roman" w:cs="Times New Roman"/>
          <w:i/>
          <w:iCs/>
          <w:noProof/>
          <w:sz w:val="24"/>
          <w:szCs w:val="24"/>
        </w:rPr>
        <w:t>Jurnal Bakti Saraswati</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Vol. 08 No</w:t>
      </w:r>
      <w:r w:rsidRPr="009F67B3">
        <w:rPr>
          <w:rFonts w:ascii="Times New Roman" w:hAnsi="Times New Roman" w:cs="Times New Roman"/>
          <w:noProof/>
          <w:sz w:val="24"/>
          <w:szCs w:val="24"/>
        </w:rPr>
        <w:t>(02), 204–211.</w:t>
      </w:r>
    </w:p>
    <w:p w14:paraId="4E86808A"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Lismayanti, H., &amp; Aswadi, D. (2018). Tindak Tutur Lokusi Pedagang dan Pembeli di Pasar Sudi Mampir Banjarmasin. </w:t>
      </w:r>
      <w:r w:rsidRPr="009F67B3">
        <w:rPr>
          <w:rFonts w:ascii="Times New Roman" w:hAnsi="Times New Roman" w:cs="Times New Roman"/>
          <w:i/>
          <w:iCs/>
          <w:noProof/>
          <w:sz w:val="24"/>
          <w:szCs w:val="24"/>
        </w:rPr>
        <w:t>STILISTIKA: Jurnal Bahasa, Sastra, Dan Pengajaranny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3</w:t>
      </w:r>
      <w:r w:rsidRPr="009F67B3">
        <w:rPr>
          <w:rFonts w:ascii="Times New Roman" w:hAnsi="Times New Roman" w:cs="Times New Roman"/>
          <w:noProof/>
          <w:sz w:val="24"/>
          <w:szCs w:val="24"/>
        </w:rPr>
        <w:t>(1), 98–106. https://doi.org/10.33654/sti.v3i1.510</w:t>
      </w:r>
    </w:p>
    <w:p w14:paraId="18FE153D"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Noor, W. K., &amp; Qomariyah, U. (2019). Tindak Tutur Lokusi dalam Novel Tentang Kamu Karya Tere Liye. </w:t>
      </w:r>
      <w:r w:rsidRPr="009F67B3">
        <w:rPr>
          <w:rFonts w:ascii="Times New Roman" w:hAnsi="Times New Roman" w:cs="Times New Roman"/>
          <w:i/>
          <w:iCs/>
          <w:noProof/>
          <w:sz w:val="24"/>
          <w:szCs w:val="24"/>
        </w:rPr>
        <w:t>Urnal Sastra Indonesi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8</w:t>
      </w:r>
      <w:r w:rsidRPr="009F67B3">
        <w:rPr>
          <w:rFonts w:ascii="Times New Roman" w:hAnsi="Times New Roman" w:cs="Times New Roman"/>
          <w:noProof/>
          <w:sz w:val="24"/>
          <w:szCs w:val="24"/>
        </w:rPr>
        <w:t>(2), 103–110. https://doi.org/10.15294/jsi.v11i2.58546</w:t>
      </w:r>
    </w:p>
    <w:p w14:paraId="6681763C"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Pancasakti Makassar, U. (2020). </w:t>
      </w:r>
      <w:r w:rsidRPr="009F67B3">
        <w:rPr>
          <w:rFonts w:ascii="Times New Roman" w:hAnsi="Times New Roman" w:cs="Times New Roman"/>
          <w:i/>
          <w:iCs/>
          <w:noProof/>
          <w:sz w:val="24"/>
          <w:szCs w:val="24"/>
        </w:rPr>
        <w:t>ANALISIS TINDAK TUTUR DALAM NOVEL SURAT KECIL UNTUK TUHAN KARYA AGNES DAVONAR AN ANALYSIS OF SPEECH ACTIONS IN DAVONAR’S SMALL LETTER FOR GOD NOVEL Rosary Iriany 1</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w:t>
      </w:r>
      <w:r w:rsidRPr="009F67B3">
        <w:rPr>
          <w:rFonts w:ascii="Times New Roman" w:hAnsi="Times New Roman" w:cs="Times New Roman"/>
          <w:noProof/>
          <w:sz w:val="24"/>
          <w:szCs w:val="24"/>
        </w:rPr>
        <w:t>(1), 33–49.</w:t>
      </w:r>
    </w:p>
    <w:p w14:paraId="0FA1DB07"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Prakasa, K. E., Nurhidayati, T. E., &amp; Madiun, U. P. (2022). </w:t>
      </w:r>
      <w:r w:rsidRPr="009F67B3">
        <w:rPr>
          <w:rFonts w:ascii="Times New Roman" w:hAnsi="Times New Roman" w:cs="Times New Roman"/>
          <w:i/>
          <w:iCs/>
          <w:noProof/>
          <w:sz w:val="24"/>
          <w:szCs w:val="24"/>
        </w:rPr>
        <w:t>Analisis Tindak Tutur Lokusi Dan Ilokusi Dalam Film Imperfect</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w:t>
      </w:r>
      <w:r w:rsidRPr="009F67B3">
        <w:rPr>
          <w:rFonts w:ascii="Times New Roman" w:hAnsi="Times New Roman" w:cs="Times New Roman"/>
          <w:noProof/>
          <w:sz w:val="24"/>
          <w:szCs w:val="24"/>
        </w:rPr>
        <w:t>(3), 294–311.</w:t>
      </w:r>
    </w:p>
    <w:p w14:paraId="4F5C5F5A"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Purba, A. (2011). Tindak Tutur dan Peristiwa Tutur. </w:t>
      </w:r>
      <w:r w:rsidRPr="009F67B3">
        <w:rPr>
          <w:rFonts w:ascii="Times New Roman" w:hAnsi="Times New Roman" w:cs="Times New Roman"/>
          <w:i/>
          <w:iCs/>
          <w:noProof/>
          <w:sz w:val="24"/>
          <w:szCs w:val="24"/>
        </w:rPr>
        <w:t>Pena: Jurnal Pendidikan Bahasa Dan Sastr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w:t>
      </w:r>
      <w:r w:rsidRPr="009F67B3">
        <w:rPr>
          <w:rFonts w:ascii="Times New Roman" w:hAnsi="Times New Roman" w:cs="Times New Roman"/>
          <w:noProof/>
          <w:sz w:val="24"/>
          <w:szCs w:val="24"/>
        </w:rPr>
        <w:t>(1), 77–91. https://online-journal.unja.ac.id/pena/article/view/1426</w:t>
      </w:r>
    </w:p>
    <w:p w14:paraId="25C2E84C"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Sari Amfusina, Ririn Rahayu, &amp; Iba Harliyana. (2020). Tindak Tutur Lokusi, Ilokusi, Dan Perlokusi Pada Guru Mata Pelajaran Bahasa Indonesia Di Sma Negeri 1 Nisam. </w:t>
      </w:r>
      <w:r w:rsidRPr="009F67B3">
        <w:rPr>
          <w:rFonts w:ascii="Times New Roman" w:hAnsi="Times New Roman" w:cs="Times New Roman"/>
          <w:i/>
          <w:iCs/>
          <w:noProof/>
          <w:sz w:val="24"/>
          <w:szCs w:val="24"/>
        </w:rPr>
        <w:t>Jurnal Metamorfos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8</w:t>
      </w:r>
      <w:r w:rsidRPr="009F67B3">
        <w:rPr>
          <w:rFonts w:ascii="Times New Roman" w:hAnsi="Times New Roman" w:cs="Times New Roman"/>
          <w:noProof/>
          <w:sz w:val="24"/>
          <w:szCs w:val="24"/>
        </w:rPr>
        <w:t>(2), 207–218. https://doi.org/10.46244/metamorfosa.v8i2.1114</w:t>
      </w:r>
    </w:p>
    <w:p w14:paraId="415674F7"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Sebtiana, Y. (2018). Tuturan Lokusi, Ilokusi, Dan Perlokusi Dalam Interaksi Pembelajaran Siswa Kelas VII Di SMP Negeri 2 Jumapolo. </w:t>
      </w:r>
      <w:r w:rsidRPr="009F67B3">
        <w:rPr>
          <w:rFonts w:ascii="Times New Roman" w:hAnsi="Times New Roman" w:cs="Times New Roman"/>
          <w:i/>
          <w:iCs/>
          <w:noProof/>
          <w:sz w:val="24"/>
          <w:szCs w:val="24"/>
        </w:rPr>
        <w:t>Universitas Muhammadiyah Surakarta</w:t>
      </w:r>
      <w:r w:rsidRPr="009F67B3">
        <w:rPr>
          <w:rFonts w:ascii="Times New Roman" w:hAnsi="Times New Roman" w:cs="Times New Roman"/>
          <w:noProof/>
          <w:sz w:val="24"/>
          <w:szCs w:val="24"/>
        </w:rPr>
        <w:t>, 3.</w:t>
      </w:r>
    </w:p>
    <w:p w14:paraId="2CD1FAE7"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Setyorini, R., &amp; Sari, I. P. (2020). Analisis Lokusi, Ilokusi, Dan Perlokusi Pada Iklan Teh Pucuk Harum. </w:t>
      </w:r>
      <w:r w:rsidRPr="009F67B3">
        <w:rPr>
          <w:rFonts w:ascii="Times New Roman" w:hAnsi="Times New Roman" w:cs="Times New Roman"/>
          <w:i/>
          <w:iCs/>
          <w:noProof/>
          <w:sz w:val="24"/>
          <w:szCs w:val="24"/>
        </w:rPr>
        <w:t>Kajian Linguistik Dan Sastr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5</w:t>
      </w:r>
      <w:r w:rsidRPr="009F67B3">
        <w:rPr>
          <w:rFonts w:ascii="Times New Roman" w:hAnsi="Times New Roman" w:cs="Times New Roman"/>
          <w:noProof/>
          <w:sz w:val="24"/>
          <w:szCs w:val="24"/>
        </w:rPr>
        <w:t>(1), 31–36. https://doi.org/10.23917/kls.v5i1.7888</w:t>
      </w:r>
    </w:p>
    <w:p w14:paraId="0E933B39"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Sugiyono. (2018). Educational Research Methods Quantitative, Qualitative, and R&amp;D </w:t>
      </w:r>
      <w:r w:rsidRPr="009F67B3">
        <w:rPr>
          <w:rFonts w:ascii="Times New Roman" w:hAnsi="Times New Roman" w:cs="Times New Roman"/>
          <w:noProof/>
          <w:sz w:val="24"/>
          <w:szCs w:val="24"/>
        </w:rPr>
        <w:lastRenderedPageBreak/>
        <w:t xml:space="preserve">Approaches. </w:t>
      </w:r>
      <w:r w:rsidRPr="009F67B3">
        <w:rPr>
          <w:rFonts w:ascii="Times New Roman" w:hAnsi="Times New Roman" w:cs="Times New Roman"/>
          <w:i/>
          <w:iCs/>
          <w:noProof/>
          <w:sz w:val="24"/>
          <w:szCs w:val="24"/>
        </w:rPr>
        <w:t>Alfa Bet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14</w:t>
      </w:r>
      <w:r w:rsidRPr="009F67B3">
        <w:rPr>
          <w:rFonts w:ascii="Times New Roman" w:hAnsi="Times New Roman" w:cs="Times New Roman"/>
          <w:noProof/>
          <w:sz w:val="24"/>
          <w:szCs w:val="24"/>
        </w:rPr>
        <w:t>, 6–46.</w:t>
      </w:r>
    </w:p>
    <w:p w14:paraId="4153C23D"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Syahri, Emidar, N. (2020). Analisis tindak tutur lokusi dan ilokusi dalam program ini talk show net tv sebagai kajian pragmatik. </w:t>
      </w:r>
      <w:r w:rsidRPr="009F67B3">
        <w:rPr>
          <w:rFonts w:ascii="Times New Roman" w:hAnsi="Times New Roman" w:cs="Times New Roman"/>
          <w:i/>
          <w:iCs/>
          <w:noProof/>
          <w:sz w:val="24"/>
          <w:szCs w:val="24"/>
        </w:rPr>
        <w:t>Pendidikan Bahasa Dan Sastra Indonesia Dan Daerah</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9</w:t>
      </w:r>
      <w:r w:rsidRPr="009F67B3">
        <w:rPr>
          <w:rFonts w:ascii="Times New Roman" w:hAnsi="Times New Roman" w:cs="Times New Roman"/>
          <w:noProof/>
          <w:sz w:val="24"/>
          <w:szCs w:val="24"/>
        </w:rPr>
        <w:t>(2), 55–63.</w:t>
      </w:r>
    </w:p>
    <w:p w14:paraId="454F7168"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Tri Gumono, A. (2017). Analisis Film Denias dengan Pendekatan Pragmatik. </w:t>
      </w:r>
      <w:r w:rsidRPr="009F67B3">
        <w:rPr>
          <w:rFonts w:ascii="Times New Roman" w:hAnsi="Times New Roman" w:cs="Times New Roman"/>
          <w:i/>
          <w:iCs/>
          <w:noProof/>
          <w:sz w:val="24"/>
          <w:szCs w:val="24"/>
        </w:rPr>
        <w:t>Polyglot: Jurnal Ilmiah</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3</w:t>
      </w:r>
      <w:r w:rsidRPr="009F67B3">
        <w:rPr>
          <w:rFonts w:ascii="Times New Roman" w:hAnsi="Times New Roman" w:cs="Times New Roman"/>
          <w:noProof/>
          <w:sz w:val="24"/>
          <w:szCs w:val="24"/>
        </w:rPr>
        <w:t>(1), 69–78. https://doi.org/10.19166/pji.v13i1.328</w:t>
      </w:r>
    </w:p>
    <w:p w14:paraId="13BE750E"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Tuti Hidayah, Rochmat Tri Sudrajat,  dan D. F. (2020). Analisis Tindak Tutur Lokusi, Ilokusi, Dan Perlokusi pada film “Papa Maafin Ris". </w:t>
      </w:r>
      <w:r w:rsidRPr="009F67B3">
        <w:rPr>
          <w:rFonts w:ascii="Times New Roman" w:hAnsi="Times New Roman" w:cs="Times New Roman"/>
          <w:i/>
          <w:iCs/>
          <w:noProof/>
          <w:sz w:val="24"/>
          <w:szCs w:val="24"/>
        </w:rPr>
        <w:t>Pendidilan Bahasa Dan Satra Indonesi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3 Nomor 1</w:t>
      </w:r>
      <w:r w:rsidRPr="009F67B3">
        <w:rPr>
          <w:rFonts w:ascii="Times New Roman" w:hAnsi="Times New Roman" w:cs="Times New Roman"/>
          <w:noProof/>
          <w:sz w:val="24"/>
          <w:szCs w:val="24"/>
        </w:rPr>
        <w:t>, 71–80.</w:t>
      </w:r>
    </w:p>
    <w:p w14:paraId="0C9D5E80"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szCs w:val="24"/>
        </w:rPr>
      </w:pPr>
      <w:r w:rsidRPr="009F67B3">
        <w:rPr>
          <w:rFonts w:ascii="Times New Roman" w:hAnsi="Times New Roman" w:cs="Times New Roman"/>
          <w:noProof/>
          <w:sz w:val="24"/>
          <w:szCs w:val="24"/>
        </w:rPr>
        <w:t xml:space="preserve">Wulandari, E., &amp; Utomo, A. P. Y. (2021). Analisis Tindak Tutur Representatif Dalam Video “Trik Cepet Jawab Soal Matematika Bahasa Inggris Versi Jerome!” Pada Saluran Youtube Jerome Polin. </w:t>
      </w:r>
      <w:r w:rsidRPr="009F67B3">
        <w:rPr>
          <w:rFonts w:ascii="Times New Roman" w:hAnsi="Times New Roman" w:cs="Times New Roman"/>
          <w:i/>
          <w:iCs/>
          <w:noProof/>
          <w:sz w:val="24"/>
          <w:szCs w:val="24"/>
        </w:rPr>
        <w:t>Jurnal Sastra Indonesia</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10</w:t>
      </w:r>
      <w:r w:rsidRPr="009F67B3">
        <w:rPr>
          <w:rFonts w:ascii="Times New Roman" w:hAnsi="Times New Roman" w:cs="Times New Roman"/>
          <w:noProof/>
          <w:sz w:val="24"/>
          <w:szCs w:val="24"/>
        </w:rPr>
        <w:t>(1), 65–70. https://doi.org/10.15294/jsi.v10i1.45120</w:t>
      </w:r>
    </w:p>
    <w:p w14:paraId="0C3F01C3" w14:textId="77777777" w:rsidR="009F67B3" w:rsidRPr="009F67B3" w:rsidRDefault="009F67B3" w:rsidP="009F67B3">
      <w:pPr>
        <w:widowControl w:val="0"/>
        <w:autoSpaceDE w:val="0"/>
        <w:autoSpaceDN w:val="0"/>
        <w:adjustRightInd w:val="0"/>
        <w:spacing w:line="360" w:lineRule="auto"/>
        <w:ind w:left="480" w:hanging="480"/>
        <w:rPr>
          <w:rFonts w:ascii="Times New Roman" w:hAnsi="Times New Roman" w:cs="Times New Roman"/>
          <w:noProof/>
          <w:sz w:val="24"/>
        </w:rPr>
      </w:pPr>
      <w:r w:rsidRPr="009F67B3">
        <w:rPr>
          <w:rFonts w:ascii="Times New Roman" w:hAnsi="Times New Roman" w:cs="Times New Roman"/>
          <w:noProof/>
          <w:sz w:val="24"/>
          <w:szCs w:val="24"/>
        </w:rPr>
        <w:t xml:space="preserve">Ziraluo, M. (2020). Analisis Tindak Tutur Lokusi, Ilikusi, dan Perlokusi pada Debat Capres-Cawapres Republik Indonesia Tahun 2019. </w:t>
      </w:r>
      <w:r w:rsidRPr="009F67B3">
        <w:rPr>
          <w:rFonts w:ascii="Times New Roman" w:hAnsi="Times New Roman" w:cs="Times New Roman"/>
          <w:i/>
          <w:iCs/>
          <w:noProof/>
          <w:sz w:val="24"/>
          <w:szCs w:val="24"/>
        </w:rPr>
        <w:t>Jurnal Education and Development</w:t>
      </w:r>
      <w:r w:rsidRPr="009F67B3">
        <w:rPr>
          <w:rFonts w:ascii="Times New Roman" w:hAnsi="Times New Roman" w:cs="Times New Roman"/>
          <w:noProof/>
          <w:sz w:val="24"/>
          <w:szCs w:val="24"/>
        </w:rPr>
        <w:t xml:space="preserve">, </w:t>
      </w:r>
      <w:r w:rsidRPr="009F67B3">
        <w:rPr>
          <w:rFonts w:ascii="Times New Roman" w:hAnsi="Times New Roman" w:cs="Times New Roman"/>
          <w:i/>
          <w:iCs/>
          <w:noProof/>
          <w:sz w:val="24"/>
          <w:szCs w:val="24"/>
        </w:rPr>
        <w:t>8</w:t>
      </w:r>
      <w:r w:rsidRPr="009F67B3">
        <w:rPr>
          <w:rFonts w:ascii="Times New Roman" w:hAnsi="Times New Roman" w:cs="Times New Roman"/>
          <w:noProof/>
          <w:sz w:val="24"/>
          <w:szCs w:val="24"/>
        </w:rPr>
        <w:t>(2), 249–256. http://journal.ipts.ac.id/index.php/ED/article/view/1690</w:t>
      </w:r>
    </w:p>
    <w:p w14:paraId="230C7859" w14:textId="3AFB1E13" w:rsidR="00C35B84" w:rsidRPr="00AF728F" w:rsidRDefault="00C35B84" w:rsidP="001A5C67">
      <w:pPr>
        <w:spacing w:line="360" w:lineRule="auto"/>
        <w:ind w:left="720" w:hanging="720"/>
        <w:jc w:val="both"/>
        <w:rPr>
          <w:rFonts w:ascii="Times New Roman" w:hAnsi="Times New Roman" w:cs="Times New Roman"/>
          <w:sz w:val="24"/>
          <w:szCs w:val="24"/>
        </w:rPr>
      </w:pPr>
      <w:r w:rsidRPr="00AF728F">
        <w:rPr>
          <w:rFonts w:ascii="Times New Roman" w:hAnsi="Times New Roman" w:cs="Times New Roman"/>
          <w:sz w:val="24"/>
          <w:szCs w:val="24"/>
        </w:rPr>
        <w:fldChar w:fldCharType="end"/>
      </w:r>
    </w:p>
    <w:sectPr w:rsidR="00C35B84" w:rsidRPr="00AF728F" w:rsidSect="00F723B4">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B3D61"/>
    <w:multiLevelType w:val="hybridMultilevel"/>
    <w:tmpl w:val="61324BF8"/>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07D1646"/>
    <w:multiLevelType w:val="hybridMultilevel"/>
    <w:tmpl w:val="7D0CC138"/>
    <w:lvl w:ilvl="0" w:tplc="29B8C450">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ED382E"/>
    <w:multiLevelType w:val="hybridMultilevel"/>
    <w:tmpl w:val="9B1AD1D6"/>
    <w:lvl w:ilvl="0" w:tplc="B3BA7C86">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5EB06E6"/>
    <w:multiLevelType w:val="hybridMultilevel"/>
    <w:tmpl w:val="ADDA2B3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6DE286A"/>
    <w:multiLevelType w:val="hybridMultilevel"/>
    <w:tmpl w:val="11761F22"/>
    <w:lvl w:ilvl="0" w:tplc="63DAFE2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717616DD"/>
    <w:multiLevelType w:val="hybridMultilevel"/>
    <w:tmpl w:val="C53AC2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2870074"/>
    <w:multiLevelType w:val="hybridMultilevel"/>
    <w:tmpl w:val="8D1AB412"/>
    <w:lvl w:ilvl="0" w:tplc="0421000F">
      <w:start w:val="1"/>
      <w:numFmt w:val="decimal"/>
      <w:lvlText w:val="%1."/>
      <w:lvlJc w:val="left"/>
      <w:pPr>
        <w:ind w:left="720" w:hanging="360"/>
      </w:pPr>
      <w:rPr>
        <w:rFonts w:hint="default"/>
      </w:rPr>
    </w:lvl>
    <w:lvl w:ilvl="1" w:tplc="A8EA957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F0F42AD"/>
    <w:multiLevelType w:val="hybridMultilevel"/>
    <w:tmpl w:val="30B28F6E"/>
    <w:lvl w:ilvl="0" w:tplc="FFFFFFFF">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467212481">
    <w:abstractNumId w:val="5"/>
  </w:num>
  <w:num w:numId="2" w16cid:durableId="2024284811">
    <w:abstractNumId w:val="6"/>
  </w:num>
  <w:num w:numId="3" w16cid:durableId="2048408182">
    <w:abstractNumId w:val="0"/>
  </w:num>
  <w:num w:numId="4" w16cid:durableId="977221538">
    <w:abstractNumId w:val="3"/>
  </w:num>
  <w:num w:numId="5" w16cid:durableId="1853372411">
    <w:abstractNumId w:val="7"/>
  </w:num>
  <w:num w:numId="6" w16cid:durableId="866136698">
    <w:abstractNumId w:val="2"/>
  </w:num>
  <w:num w:numId="7" w16cid:durableId="1796875160">
    <w:abstractNumId w:val="4"/>
  </w:num>
  <w:num w:numId="8" w16cid:durableId="1647065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A2D"/>
    <w:rsid w:val="00024B69"/>
    <w:rsid w:val="00045B2F"/>
    <w:rsid w:val="00047CBC"/>
    <w:rsid w:val="00054E6F"/>
    <w:rsid w:val="000873CE"/>
    <w:rsid w:val="00096FF2"/>
    <w:rsid w:val="000B0A70"/>
    <w:rsid w:val="000E0D9E"/>
    <w:rsid w:val="000F6A5C"/>
    <w:rsid w:val="00114F66"/>
    <w:rsid w:val="00115199"/>
    <w:rsid w:val="00123EFE"/>
    <w:rsid w:val="0015035D"/>
    <w:rsid w:val="00160663"/>
    <w:rsid w:val="00166E45"/>
    <w:rsid w:val="00176502"/>
    <w:rsid w:val="001A06EF"/>
    <w:rsid w:val="001A1E11"/>
    <w:rsid w:val="001A3852"/>
    <w:rsid w:val="001A5C67"/>
    <w:rsid w:val="001C49DC"/>
    <w:rsid w:val="001E0F06"/>
    <w:rsid w:val="0022352F"/>
    <w:rsid w:val="00224C9C"/>
    <w:rsid w:val="002456D3"/>
    <w:rsid w:val="002515D5"/>
    <w:rsid w:val="00265538"/>
    <w:rsid w:val="002771F8"/>
    <w:rsid w:val="002A2401"/>
    <w:rsid w:val="002A4B3C"/>
    <w:rsid w:val="002C138C"/>
    <w:rsid w:val="002C7A81"/>
    <w:rsid w:val="003035ED"/>
    <w:rsid w:val="00312CCC"/>
    <w:rsid w:val="00325B92"/>
    <w:rsid w:val="003260BF"/>
    <w:rsid w:val="003538B7"/>
    <w:rsid w:val="003575D2"/>
    <w:rsid w:val="0037089D"/>
    <w:rsid w:val="00370C57"/>
    <w:rsid w:val="00377514"/>
    <w:rsid w:val="003825C7"/>
    <w:rsid w:val="003858A9"/>
    <w:rsid w:val="00387A68"/>
    <w:rsid w:val="00392C55"/>
    <w:rsid w:val="003B1726"/>
    <w:rsid w:val="003C7EB0"/>
    <w:rsid w:val="003E10D7"/>
    <w:rsid w:val="003F36E1"/>
    <w:rsid w:val="00407307"/>
    <w:rsid w:val="0041159A"/>
    <w:rsid w:val="00413214"/>
    <w:rsid w:val="00430F04"/>
    <w:rsid w:val="004338B5"/>
    <w:rsid w:val="00451E01"/>
    <w:rsid w:val="00460537"/>
    <w:rsid w:val="00467D38"/>
    <w:rsid w:val="0048102F"/>
    <w:rsid w:val="004A3C8D"/>
    <w:rsid w:val="004A45C3"/>
    <w:rsid w:val="004B1722"/>
    <w:rsid w:val="004B6FD3"/>
    <w:rsid w:val="004D2645"/>
    <w:rsid w:val="004F0A11"/>
    <w:rsid w:val="004F26A3"/>
    <w:rsid w:val="004F2D3D"/>
    <w:rsid w:val="00516536"/>
    <w:rsid w:val="00547981"/>
    <w:rsid w:val="00553392"/>
    <w:rsid w:val="005616CC"/>
    <w:rsid w:val="00581DD4"/>
    <w:rsid w:val="0058248E"/>
    <w:rsid w:val="00593529"/>
    <w:rsid w:val="00595C92"/>
    <w:rsid w:val="005A7547"/>
    <w:rsid w:val="005C6EB5"/>
    <w:rsid w:val="005D0F87"/>
    <w:rsid w:val="005D5D83"/>
    <w:rsid w:val="005F042B"/>
    <w:rsid w:val="0060080E"/>
    <w:rsid w:val="00604D08"/>
    <w:rsid w:val="00606E64"/>
    <w:rsid w:val="006168BD"/>
    <w:rsid w:val="00622C24"/>
    <w:rsid w:val="00642AA0"/>
    <w:rsid w:val="00647599"/>
    <w:rsid w:val="006775BF"/>
    <w:rsid w:val="00685476"/>
    <w:rsid w:val="00686115"/>
    <w:rsid w:val="006909E2"/>
    <w:rsid w:val="006C2E5F"/>
    <w:rsid w:val="006E2A9F"/>
    <w:rsid w:val="006E73E3"/>
    <w:rsid w:val="0072531E"/>
    <w:rsid w:val="007268B7"/>
    <w:rsid w:val="00737706"/>
    <w:rsid w:val="00741319"/>
    <w:rsid w:val="0075442A"/>
    <w:rsid w:val="007566F4"/>
    <w:rsid w:val="007630F6"/>
    <w:rsid w:val="00773965"/>
    <w:rsid w:val="00777DD6"/>
    <w:rsid w:val="007B6097"/>
    <w:rsid w:val="007E1E41"/>
    <w:rsid w:val="008011E8"/>
    <w:rsid w:val="008321F7"/>
    <w:rsid w:val="00836B23"/>
    <w:rsid w:val="00840312"/>
    <w:rsid w:val="008528EF"/>
    <w:rsid w:val="008532A0"/>
    <w:rsid w:val="00867E07"/>
    <w:rsid w:val="00877681"/>
    <w:rsid w:val="00881B6B"/>
    <w:rsid w:val="0088524E"/>
    <w:rsid w:val="008D5C6E"/>
    <w:rsid w:val="008F1F8C"/>
    <w:rsid w:val="009146F0"/>
    <w:rsid w:val="00917273"/>
    <w:rsid w:val="00941093"/>
    <w:rsid w:val="009614B3"/>
    <w:rsid w:val="00965118"/>
    <w:rsid w:val="00970743"/>
    <w:rsid w:val="00971183"/>
    <w:rsid w:val="00972B30"/>
    <w:rsid w:val="009A222C"/>
    <w:rsid w:val="009D6860"/>
    <w:rsid w:val="009F28C7"/>
    <w:rsid w:val="009F67B3"/>
    <w:rsid w:val="00A11919"/>
    <w:rsid w:val="00A13D2B"/>
    <w:rsid w:val="00A41124"/>
    <w:rsid w:val="00A46324"/>
    <w:rsid w:val="00A55BDF"/>
    <w:rsid w:val="00A65A2D"/>
    <w:rsid w:val="00AF728F"/>
    <w:rsid w:val="00B168CA"/>
    <w:rsid w:val="00B35078"/>
    <w:rsid w:val="00B473BC"/>
    <w:rsid w:val="00B5049A"/>
    <w:rsid w:val="00B50A89"/>
    <w:rsid w:val="00B51CF9"/>
    <w:rsid w:val="00B542C7"/>
    <w:rsid w:val="00B61B1F"/>
    <w:rsid w:val="00B87234"/>
    <w:rsid w:val="00BA7A9D"/>
    <w:rsid w:val="00BA7F08"/>
    <w:rsid w:val="00BB2530"/>
    <w:rsid w:val="00BC16D4"/>
    <w:rsid w:val="00BC2362"/>
    <w:rsid w:val="00BD0517"/>
    <w:rsid w:val="00BD07EA"/>
    <w:rsid w:val="00BD4532"/>
    <w:rsid w:val="00BD752F"/>
    <w:rsid w:val="00BE1927"/>
    <w:rsid w:val="00BE2F06"/>
    <w:rsid w:val="00BF2085"/>
    <w:rsid w:val="00BF6CF2"/>
    <w:rsid w:val="00C02EC6"/>
    <w:rsid w:val="00C220EA"/>
    <w:rsid w:val="00C2444C"/>
    <w:rsid w:val="00C35B84"/>
    <w:rsid w:val="00C41583"/>
    <w:rsid w:val="00C47DD6"/>
    <w:rsid w:val="00C54128"/>
    <w:rsid w:val="00C569CF"/>
    <w:rsid w:val="00C9572D"/>
    <w:rsid w:val="00CB5888"/>
    <w:rsid w:val="00CC6741"/>
    <w:rsid w:val="00CD47DF"/>
    <w:rsid w:val="00CF7D66"/>
    <w:rsid w:val="00D03AD8"/>
    <w:rsid w:val="00D110FE"/>
    <w:rsid w:val="00D220EB"/>
    <w:rsid w:val="00D32441"/>
    <w:rsid w:val="00D436E2"/>
    <w:rsid w:val="00D547D4"/>
    <w:rsid w:val="00D55770"/>
    <w:rsid w:val="00D61A4B"/>
    <w:rsid w:val="00D61E16"/>
    <w:rsid w:val="00D74A64"/>
    <w:rsid w:val="00D92E3C"/>
    <w:rsid w:val="00D95B86"/>
    <w:rsid w:val="00DA4F21"/>
    <w:rsid w:val="00DC1967"/>
    <w:rsid w:val="00E1268E"/>
    <w:rsid w:val="00E12728"/>
    <w:rsid w:val="00E17F00"/>
    <w:rsid w:val="00E30ABA"/>
    <w:rsid w:val="00E522D2"/>
    <w:rsid w:val="00E5719A"/>
    <w:rsid w:val="00E653A2"/>
    <w:rsid w:val="00E65F5C"/>
    <w:rsid w:val="00E70968"/>
    <w:rsid w:val="00E71D8E"/>
    <w:rsid w:val="00E92A79"/>
    <w:rsid w:val="00E948EB"/>
    <w:rsid w:val="00E978C4"/>
    <w:rsid w:val="00EB7D22"/>
    <w:rsid w:val="00EC020F"/>
    <w:rsid w:val="00EC0D6C"/>
    <w:rsid w:val="00EC3E9F"/>
    <w:rsid w:val="00ED6AD3"/>
    <w:rsid w:val="00EE63F2"/>
    <w:rsid w:val="00F237FE"/>
    <w:rsid w:val="00F507D4"/>
    <w:rsid w:val="00F54595"/>
    <w:rsid w:val="00F723B4"/>
    <w:rsid w:val="00F82B74"/>
    <w:rsid w:val="00F95B59"/>
    <w:rsid w:val="00FB0BF4"/>
    <w:rsid w:val="00FB19A8"/>
    <w:rsid w:val="00FC0083"/>
    <w:rsid w:val="00FE35BA"/>
    <w:rsid w:val="00FE4631"/>
    <w:rsid w:val="00FF53D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7B70A"/>
  <w15:chartTrackingRefBased/>
  <w15:docId w15:val="{90B3BA88-C30A-4F84-99D7-4B3E6D485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2D"/>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3260BF"/>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3260BF"/>
    <w:rPr>
      <w:color w:val="605E5C"/>
      <w:shd w:val="clear" w:color="auto" w:fill="E1DFDD"/>
    </w:rPr>
  </w:style>
  <w:style w:type="paragraph" w:styleId="DaftarParagraf">
    <w:name w:val="List Paragraph"/>
    <w:basedOn w:val="Normal"/>
    <w:uiPriority w:val="34"/>
    <w:qFormat/>
    <w:rsid w:val="00A11919"/>
    <w:pPr>
      <w:ind w:left="720"/>
      <w:contextualSpacing/>
    </w:pPr>
  </w:style>
  <w:style w:type="table" w:styleId="KisiTabel">
    <w:name w:val="Table Grid"/>
    <w:basedOn w:val="TabelNormal"/>
    <w:uiPriority w:val="39"/>
    <w:rsid w:val="00773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75442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TeksIsiKAR">
    <w:name w:val="Teks Isi KAR"/>
    <w:basedOn w:val="FontParagrafDefault"/>
    <w:link w:val="TeksIsi"/>
    <w:uiPriority w:val="1"/>
    <w:rsid w:val="0075442A"/>
    <w:rPr>
      <w:rFonts w:ascii="Times New Roman" w:eastAsia="Times New Roman" w:hAnsi="Times New Roman" w:cs="Times New Roman"/>
      <w:sz w:val="24"/>
      <w:szCs w:val="24"/>
      <w:lang w:val="en-US"/>
    </w:rPr>
  </w:style>
  <w:style w:type="character" w:customStyle="1" w:styleId="fontstyle01">
    <w:name w:val="fontstyle01"/>
    <w:basedOn w:val="FontParagrafDefault"/>
    <w:rsid w:val="0075442A"/>
    <w:rPr>
      <w:rFonts w:ascii="TimesNewRomanPSMT" w:hAnsi="TimesNewRomanPSMT"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hamahwiliyana@students.unnes.ac.id" TargetMode="External"/><Relationship Id="rId3" Type="http://schemas.openxmlformats.org/officeDocument/2006/relationships/styles" Target="styles.xml"/><Relationship Id="rId7" Type="http://schemas.openxmlformats.org/officeDocument/2006/relationships/hyperlink" Target="mailto:ridhafebri27@students.unnes.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idiasyak@students.unnes.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seppyu@mail.unnes.ac.id" TargetMode="External"/><Relationship Id="rId4" Type="http://schemas.openxmlformats.org/officeDocument/2006/relationships/settings" Target="settings.xml"/><Relationship Id="rId9" Type="http://schemas.openxmlformats.org/officeDocument/2006/relationships/hyperlink" Target="mailto:anindyasabhita@students.unne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928C4-1339-4480-ACDE-C48879A33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0</Pages>
  <Words>15809</Words>
  <Characters>9011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zaman alzaky</cp:lastModifiedBy>
  <cp:revision>3</cp:revision>
  <dcterms:created xsi:type="dcterms:W3CDTF">2022-12-03T08:46:00Z</dcterms:created>
  <dcterms:modified xsi:type="dcterms:W3CDTF">2022-12-0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e2fa00-73ee-3ff7-8c87-b1dae33ac6c5</vt:lpwstr>
  </property>
  <property fmtid="{D5CDD505-2E9C-101B-9397-08002B2CF9AE}" pid="24" name="Mendeley Citation Style_1">
    <vt:lpwstr>http://www.zotero.org/styles/apa</vt:lpwstr>
  </property>
</Properties>
</file>